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1B3A9B" w14:textId="0D061F38" w:rsidR="000D045B" w:rsidRPr="0038500A" w:rsidRDefault="00314064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0" w:name="_Hlk149422735"/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1" locked="0" layoutInCell="1" allowOverlap="1" wp14:anchorId="3E66B648" wp14:editId="15C6F733">
                <wp:simplePos x="0" y="0"/>
                <wp:positionH relativeFrom="page">
                  <wp:align>center</wp:align>
                </wp:positionH>
                <wp:positionV relativeFrom="paragraph">
                  <wp:posOffset>-662940</wp:posOffset>
                </wp:positionV>
                <wp:extent cx="6460490" cy="9641205"/>
                <wp:effectExtent l="0" t="0" r="0" b="0"/>
                <wp:wrapNone/>
                <wp:docPr id="2" name="Group 18316337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460490" cy="9641205"/>
                          <a:chOff x="1809" y="1048"/>
                          <a:chExt cx="9121" cy="14726"/>
                        </a:xfrm>
                      </wpg:grpSpPr>
                      <pic:pic xmlns:pic="http://schemas.openxmlformats.org/drawingml/2006/picture">
                        <pic:nvPicPr>
                          <pic:cNvPr id="21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809" y="1048"/>
                            <a:ext cx="2154" cy="26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54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8775" y="1048"/>
                            <a:ext cx="2155" cy="26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55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809" y="13162"/>
                            <a:ext cx="2154" cy="26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56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8775" y="13144"/>
                            <a:ext cx="2155" cy="26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58" name="Line 7"/>
                        <wps:cNvCnPr>
                          <a:cxnSpLocks noChangeShapeType="1"/>
                        </wps:cNvCnPr>
                        <wps:spPr bwMode="auto">
                          <a:xfrm>
                            <a:off x="2079" y="3334"/>
                            <a:ext cx="0" cy="10170"/>
                          </a:xfrm>
                          <a:prstGeom prst="line">
                            <a:avLst/>
                          </a:prstGeom>
                          <a:noFill/>
                          <a:ln w="95250" cmpd="thickThin">
                            <a:solidFill>
                              <a:srgbClr val="000000"/>
                            </a:solidFill>
                            <a:round/>
                          </a:ln>
                        </wps:spPr>
                        <wps:bodyPr/>
                      </wps:wsp>
                      <wps:wsp>
                        <wps:cNvPr id="59" name="Line 8"/>
                        <wps:cNvCnPr>
                          <a:cxnSpLocks noChangeShapeType="1"/>
                        </wps:cNvCnPr>
                        <wps:spPr bwMode="auto">
                          <a:xfrm>
                            <a:off x="10665" y="3334"/>
                            <a:ext cx="0" cy="10170"/>
                          </a:xfrm>
                          <a:prstGeom prst="line">
                            <a:avLst/>
                          </a:prstGeom>
                          <a:noFill/>
                          <a:ln w="95250" cmpd="thinThick">
                            <a:solidFill>
                              <a:srgbClr val="000000"/>
                            </a:solidFill>
                            <a:round/>
                          </a:ln>
                        </wps:spPr>
                        <wps:bodyPr/>
                      </wps:wsp>
                      <wps:wsp>
                        <wps:cNvPr id="60" name="Line 9"/>
                        <wps:cNvCnPr>
                          <a:cxnSpLocks noChangeShapeType="1"/>
                        </wps:cNvCnPr>
                        <wps:spPr bwMode="auto">
                          <a:xfrm>
                            <a:off x="3861" y="15556"/>
                            <a:ext cx="5040" cy="0"/>
                          </a:xfrm>
                          <a:prstGeom prst="line">
                            <a:avLst/>
                          </a:prstGeom>
                          <a:noFill/>
                          <a:ln w="95250" cmpd="thickThin">
                            <a:solidFill>
                              <a:srgbClr val="000000"/>
                            </a:solidFill>
                            <a:round/>
                          </a:ln>
                        </wps:spPr>
                        <wps:bodyPr/>
                      </wps:wsp>
                      <wps:wsp>
                        <wps:cNvPr id="61" name="Line 10"/>
                        <wps:cNvCnPr>
                          <a:cxnSpLocks noChangeShapeType="1"/>
                        </wps:cNvCnPr>
                        <wps:spPr bwMode="auto">
                          <a:xfrm>
                            <a:off x="3861" y="1264"/>
                            <a:ext cx="5040" cy="0"/>
                          </a:xfrm>
                          <a:prstGeom prst="line">
                            <a:avLst/>
                          </a:prstGeom>
                          <a:noFill/>
                          <a:ln w="95250" cmpd="thinThick">
                            <a:solidFill>
                              <a:srgbClr val="000000"/>
                            </a:solidFill>
                            <a:round/>
                          </a:ln>
                        </wps:spPr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63BB4BF" id="Group 1831633723" o:spid="_x0000_s1026" style="position:absolute;margin-left:0;margin-top:-52.2pt;width:508.7pt;height:759.15pt;z-index:-251657216;mso-position-horizontal:center;mso-position-horizontal-relative:page" coordorigin="1809,1048" coordsize="9121,1472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" o:spid="_x0000_s1027" type="#_x0000_t75" style="position:absolute;left:1809;top:1048;width:2154;height:26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">
                  <v:imagedata r:id="rId12" o:title=""/>
                </v:shape>
                <v:shape id="Picture 4" o:spid="_x0000_s1028" type="#_x0000_t75" style="position:absolute;left:8775;top:1048;width:2155;height:26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">
                  <v:imagedata r:id="rId13" o:title=""/>
                </v:shape>
                <v:shape id="Picture 5" o:spid="_x0000_s1029" type="#_x0000_t75" style="position:absolute;left:1809;top:13162;width:2154;height:26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">
                  <v:imagedata r:id="rId14" o:title=""/>
                </v:shape>
                <v:shape id="Picture 6" o:spid="_x0000_s1030" type="#_x0000_t75" style="position:absolute;left:8775;top:13144;width:2155;height:26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">
                  <v:imagedata r:id="rId15" o:title=""/>
                </v:shape>
                <v:line id="Line 7" o:spid="_x0000_s1031" style="position:absolute;visibility:visible;mso-wrap-style:square" from="2079,3334" to="2079,135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" strokeweight="7.5pt">
                  <v:stroke linestyle="thickThin"/>
                </v:line>
                <v:line id="Line 8" o:spid="_x0000_s1032" style="position:absolute;visibility:visible;mso-wrap-style:square" from="10665,3334" to="10665,135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" strokeweight="7.5pt">
                  <v:stroke linestyle="thinThick"/>
                </v:line>
                <v:line id="Line 9" o:spid="_x0000_s1033" style="position:absolute;visibility:visible;mso-wrap-style:square" from="3861,15556" to="8901,1555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" strokeweight="7.5pt">
                  <v:stroke linestyle="thickThin"/>
                </v:line>
                <v:line id="Line 10" o:spid="_x0000_s1034" style="position:absolute;visibility:visible;mso-wrap-style:square" from="3861,1264" to="8901,12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" strokeweight="7.5pt">
                  <v:stroke linestyle="thinThick"/>
                </v:line>
                <w10:wrap anchorx="page"/>
              </v:group>
            </w:pict>
          </mc:Fallback>
        </mc:AlternateContent>
      </w:r>
      <w:r w:rsidR="000D045B" w:rsidRPr="0038500A">
        <w:rPr>
          <w:rFonts w:ascii="Times New Roman" w:hAnsi="Times New Roman" w:cs="Times New Roman"/>
          <w:b/>
          <w:sz w:val="28"/>
          <w:szCs w:val="28"/>
        </w:rPr>
        <w:t>TRƯỜNG ĐẠI HỌC TÀI NGUYÊN VÀ MÔI TRƯỜNG THÀNH PHỐ HỒ CHÍ MINH</w:t>
      </w:r>
    </w:p>
    <w:p w14:paraId="78A42339" w14:textId="77777777" w:rsidR="000D045B" w:rsidRPr="0038500A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38500A">
        <w:rPr>
          <w:rFonts w:ascii="Times New Roman" w:hAnsi="Times New Roman" w:cs="Times New Roman"/>
          <w:b/>
          <w:sz w:val="28"/>
          <w:szCs w:val="28"/>
        </w:rPr>
        <w:t xml:space="preserve">KHOA HỆ THỐNG THÔNG TIN VÀ VIỄN THÁM </w:t>
      </w:r>
    </w:p>
    <w:bookmarkEnd w:id="0"/>
    <w:p w14:paraId="4BE83685" w14:textId="77777777" w:rsidR="000D045B" w:rsidRPr="0038500A" w:rsidRDefault="000D045B" w:rsidP="000D045B">
      <w:pPr>
        <w:spacing w:line="276" w:lineRule="auto"/>
        <w:contextualSpacing/>
        <w:rPr>
          <w:rFonts w:ascii="Times New Roman" w:hAnsi="Times New Roman" w:cs="Times New Roman"/>
          <w:sz w:val="28"/>
          <w:szCs w:val="28"/>
        </w:rPr>
      </w:pPr>
    </w:p>
    <w:p w14:paraId="26806D0D" w14:textId="77777777" w:rsidR="000D045B" w:rsidRPr="0038500A" w:rsidRDefault="000D045B" w:rsidP="000D045B">
      <w:pPr>
        <w:spacing w:line="276" w:lineRule="auto"/>
        <w:contextualSpacing/>
        <w:rPr>
          <w:rFonts w:ascii="Times New Roman" w:hAnsi="Times New Roman" w:cs="Times New Roman"/>
          <w:sz w:val="28"/>
          <w:szCs w:val="28"/>
        </w:rPr>
      </w:pPr>
    </w:p>
    <w:p w14:paraId="27E4524F" w14:textId="77777777" w:rsidR="000D045B" w:rsidRPr="0038500A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38500A">
        <w:rPr>
          <w:rFonts w:ascii="Times New Roman" w:hAnsi="Times New Roman" w:cs="Times New Roman"/>
          <w:noProof/>
          <w:sz w:val="28"/>
          <w:szCs w:val="28"/>
          <w:lang w:val="en-GB" w:eastAsia="en-GB"/>
        </w:rPr>
        <w:drawing>
          <wp:inline distT="0" distB="0" distL="0" distR="0" wp14:anchorId="68495CA9" wp14:editId="6174A4EC">
            <wp:extent cx="1285875" cy="1296035"/>
            <wp:effectExtent l="0" t="0" r="9525" b="0"/>
            <wp:docPr id="1324962985" name="Picture 1324962985" descr="Description: Logo_DH_TNM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Description: Logo_DH_TNMT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285875" cy="1296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365838" w14:textId="77777777" w:rsidR="000D045B" w:rsidRPr="0038500A" w:rsidRDefault="000D045B" w:rsidP="000D045B">
      <w:pPr>
        <w:spacing w:line="276" w:lineRule="auto"/>
        <w:contextualSpacing/>
        <w:rPr>
          <w:rFonts w:ascii="Times New Roman" w:hAnsi="Times New Roman" w:cs="Times New Roman"/>
          <w:b/>
          <w:sz w:val="28"/>
          <w:szCs w:val="28"/>
        </w:rPr>
      </w:pPr>
    </w:p>
    <w:p w14:paraId="28E34D0A" w14:textId="77777777" w:rsidR="000D045B" w:rsidRPr="0038500A" w:rsidRDefault="000D045B" w:rsidP="000D045B">
      <w:pPr>
        <w:spacing w:line="276" w:lineRule="auto"/>
        <w:contextualSpacing/>
        <w:rPr>
          <w:rFonts w:ascii="Times New Roman" w:hAnsi="Times New Roman" w:cs="Times New Roman"/>
          <w:b/>
          <w:sz w:val="28"/>
          <w:szCs w:val="28"/>
        </w:rPr>
      </w:pPr>
    </w:p>
    <w:p w14:paraId="330F334E" w14:textId="77777777" w:rsidR="000D045B" w:rsidRPr="0038500A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BÁO CÁO</w:t>
      </w:r>
    </w:p>
    <w:p w14:paraId="692FF36D" w14:textId="77777777" w:rsidR="000D045B" w:rsidRPr="0038500A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38500A">
        <w:rPr>
          <w:rFonts w:ascii="Times New Roman" w:hAnsi="Times New Roman" w:cs="Times New Roman"/>
          <w:b/>
          <w:sz w:val="28"/>
          <w:szCs w:val="28"/>
        </w:rPr>
        <w:t>HỌC PHẦN: BIG DATA</w:t>
      </w:r>
    </w:p>
    <w:p w14:paraId="6F9A905C" w14:textId="77777777" w:rsidR="000D045B" w:rsidRPr="0038500A" w:rsidRDefault="000D045B" w:rsidP="000D045B">
      <w:pPr>
        <w:pStyle w:val="Default"/>
        <w:spacing w:line="276" w:lineRule="auto"/>
        <w:rPr>
          <w:rFonts w:ascii="Times New Roman" w:eastAsia="Times New Roman" w:hAnsi="Times New Roman" w:cs="Times New Roman"/>
          <w:b/>
          <w:color w:val="auto"/>
          <w:sz w:val="28"/>
          <w:szCs w:val="28"/>
          <w:lang w:val="en-US"/>
        </w:rPr>
      </w:pPr>
    </w:p>
    <w:p w14:paraId="17A10B9E" w14:textId="77777777" w:rsidR="000D045B" w:rsidRPr="0038500A" w:rsidRDefault="000D045B" w:rsidP="000D045B">
      <w:pPr>
        <w:pStyle w:val="Default"/>
        <w:spacing w:line="276" w:lineRule="auto"/>
        <w:rPr>
          <w:rFonts w:ascii="Times New Roman" w:eastAsia="Times New Roman" w:hAnsi="Times New Roman" w:cs="Times New Roman"/>
          <w:b/>
          <w:color w:val="auto"/>
          <w:sz w:val="28"/>
          <w:szCs w:val="28"/>
          <w:lang w:val="en-US"/>
        </w:rPr>
      </w:pPr>
    </w:p>
    <w:p w14:paraId="184758FC" w14:textId="77777777" w:rsidR="000D045B" w:rsidRPr="0038500A" w:rsidRDefault="000D045B" w:rsidP="000D045B">
      <w:pPr>
        <w:pStyle w:val="Default"/>
        <w:spacing w:line="276" w:lineRule="auto"/>
        <w:rPr>
          <w:rFonts w:ascii="Times New Roman" w:eastAsia="Times New Roman" w:hAnsi="Times New Roman" w:cs="Times New Roman"/>
          <w:b/>
          <w:color w:val="auto"/>
          <w:sz w:val="28"/>
          <w:szCs w:val="28"/>
          <w:lang w:val="en-US"/>
        </w:rPr>
      </w:pPr>
    </w:p>
    <w:p w14:paraId="042D71F3" w14:textId="77777777" w:rsidR="000D045B" w:rsidRPr="0038500A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38500A">
        <w:rPr>
          <w:rFonts w:ascii="Times New Roman" w:hAnsi="Times New Roman" w:cs="Times New Roman"/>
          <w:b/>
          <w:sz w:val="28"/>
          <w:szCs w:val="28"/>
        </w:rPr>
        <w:t>ĐỀ</w:t>
      </w:r>
      <w:r>
        <w:rPr>
          <w:rFonts w:ascii="Times New Roman" w:hAnsi="Times New Roman" w:cs="Times New Roman"/>
          <w:b/>
          <w:sz w:val="28"/>
          <w:szCs w:val="28"/>
        </w:rPr>
        <w:t xml:space="preserve"> TÀI: TÍCH HỢP ELASTICSEARCH, SPARK CHO BÀI TOÁN MOVIE RECOMMENDATION</w:t>
      </w:r>
    </w:p>
    <w:p w14:paraId="5E7925CE" w14:textId="77777777" w:rsidR="000D045B" w:rsidRPr="0038500A" w:rsidRDefault="000D045B" w:rsidP="000D045B">
      <w:pPr>
        <w:spacing w:line="276" w:lineRule="auto"/>
        <w:contextualSpacing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68AC4852" w14:textId="77777777" w:rsidR="000D045B" w:rsidRPr="0038500A" w:rsidRDefault="000D045B" w:rsidP="000D045B">
      <w:pPr>
        <w:spacing w:line="276" w:lineRule="auto"/>
        <w:contextualSpacing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345F4EA0" w14:textId="77777777" w:rsidR="000D045B" w:rsidRPr="0038500A" w:rsidRDefault="000D045B" w:rsidP="000D045B">
      <w:pPr>
        <w:spacing w:line="276" w:lineRule="auto"/>
        <w:contextualSpacing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47582BFD" w14:textId="474A087F" w:rsidR="000D045B" w:rsidRPr="000D045B" w:rsidRDefault="000D045B" w:rsidP="000D045B">
      <w:pPr>
        <w:tabs>
          <w:tab w:val="left" w:pos="2977"/>
        </w:tabs>
        <w:spacing w:line="276" w:lineRule="auto"/>
        <w:ind w:firstLine="567"/>
        <w:contextualSpacing/>
        <w:rPr>
          <w:rFonts w:ascii="Times New Roman" w:hAnsi="Times New Roman" w:cs="Times New Roman"/>
          <w:b/>
          <w:sz w:val="28"/>
          <w:szCs w:val="28"/>
          <w:lang w:val="vi-VN"/>
        </w:rPr>
      </w:pPr>
      <w:r w:rsidRPr="0038500A">
        <w:rPr>
          <w:rFonts w:ascii="Times New Roman" w:hAnsi="Times New Roman" w:cs="Times New Roman"/>
          <w:sz w:val="28"/>
          <w:szCs w:val="28"/>
        </w:rPr>
        <w:t>Sinh viên thực hiện</w:t>
      </w:r>
      <w:r w:rsidRPr="0038500A">
        <w:rPr>
          <w:rFonts w:ascii="Times New Roman" w:hAnsi="Times New Roman" w:cs="Times New Roman"/>
          <w:sz w:val="28"/>
          <w:szCs w:val="28"/>
        </w:rPr>
        <w:tab/>
        <w:t>:</w:t>
      </w:r>
      <w:r w:rsidRPr="0038500A">
        <w:rPr>
          <w:rFonts w:ascii="Times New Roman" w:hAnsi="Times New Roman" w:cs="Times New Roman"/>
          <w:b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sz w:val="28"/>
          <w:szCs w:val="28"/>
        </w:rPr>
        <w:t>LÔ</w:t>
      </w:r>
      <w:r>
        <w:rPr>
          <w:rFonts w:ascii="Times New Roman" w:hAnsi="Times New Roman" w:cs="Times New Roman"/>
          <w:b/>
          <w:sz w:val="28"/>
          <w:szCs w:val="28"/>
          <w:lang w:val="vi-VN"/>
        </w:rPr>
        <w:t xml:space="preserve"> MINH HIẾU </w:t>
      </w:r>
    </w:p>
    <w:p w14:paraId="1C9C56EA" w14:textId="36F38924" w:rsidR="000D045B" w:rsidRPr="000D045B" w:rsidRDefault="000D045B" w:rsidP="000D045B">
      <w:pPr>
        <w:tabs>
          <w:tab w:val="left" w:pos="3150"/>
        </w:tabs>
        <w:spacing w:line="276" w:lineRule="auto"/>
        <w:ind w:firstLine="567"/>
        <w:contextualSpacing/>
        <w:rPr>
          <w:rFonts w:ascii="Times New Roman" w:hAnsi="Times New Roman" w:cs="Times New Roman"/>
          <w:b/>
          <w:sz w:val="28"/>
          <w:szCs w:val="28"/>
          <w:lang w:val="vi-VN"/>
        </w:rPr>
      </w:pPr>
      <w:r w:rsidRPr="0038500A">
        <w:rPr>
          <w:rFonts w:ascii="Times New Roman" w:hAnsi="Times New Roman" w:cs="Times New Roman"/>
          <w:b/>
          <w:sz w:val="28"/>
          <w:szCs w:val="28"/>
        </w:rPr>
        <w:tab/>
      </w:r>
      <w:r>
        <w:rPr>
          <w:rFonts w:ascii="Times New Roman" w:hAnsi="Times New Roman" w:cs="Times New Roman"/>
          <w:b/>
          <w:sz w:val="28"/>
          <w:szCs w:val="28"/>
        </w:rPr>
        <w:t>HOÀNG</w:t>
      </w:r>
      <w:r>
        <w:rPr>
          <w:rFonts w:ascii="Times New Roman" w:hAnsi="Times New Roman" w:cs="Times New Roman"/>
          <w:b/>
          <w:sz w:val="28"/>
          <w:szCs w:val="28"/>
          <w:lang w:val="vi-VN"/>
        </w:rPr>
        <w:t xml:space="preserve"> MINH CHIẾN </w:t>
      </w:r>
    </w:p>
    <w:p w14:paraId="34BF05DB" w14:textId="55500DFA" w:rsidR="000D045B" w:rsidRPr="00E3139E" w:rsidRDefault="000D045B" w:rsidP="000D045B">
      <w:pPr>
        <w:tabs>
          <w:tab w:val="left" w:pos="3150"/>
        </w:tabs>
        <w:spacing w:line="276" w:lineRule="auto"/>
        <w:ind w:firstLine="567"/>
        <w:contextualSpacing/>
        <w:rPr>
          <w:rFonts w:ascii="Times New Roman" w:hAnsi="Times New Roman" w:cs="Times New Roman"/>
          <w:b/>
          <w:sz w:val="28"/>
          <w:szCs w:val="28"/>
          <w:lang w:val="vi-VN"/>
        </w:rPr>
      </w:pPr>
      <w:r w:rsidRPr="0038500A">
        <w:rPr>
          <w:rFonts w:ascii="Times New Roman" w:hAnsi="Times New Roman" w:cs="Times New Roman"/>
          <w:b/>
          <w:sz w:val="28"/>
          <w:szCs w:val="28"/>
        </w:rPr>
        <w:tab/>
      </w:r>
      <w:r w:rsidR="00E3139E">
        <w:rPr>
          <w:rFonts w:ascii="Times New Roman" w:hAnsi="Times New Roman" w:cs="Times New Roman"/>
          <w:b/>
          <w:sz w:val="28"/>
          <w:szCs w:val="28"/>
        </w:rPr>
        <w:t>ĐOÀN</w:t>
      </w:r>
      <w:r w:rsidR="00E3139E">
        <w:rPr>
          <w:rFonts w:ascii="Times New Roman" w:hAnsi="Times New Roman" w:cs="Times New Roman"/>
          <w:b/>
          <w:sz w:val="28"/>
          <w:szCs w:val="28"/>
          <w:lang w:val="vi-VN"/>
        </w:rPr>
        <w:t xml:space="preserve"> CÔNG ĐỨC DƯƠNG</w:t>
      </w:r>
    </w:p>
    <w:p w14:paraId="1F507AE7" w14:textId="77777777" w:rsidR="000D045B" w:rsidRPr="0038500A" w:rsidRDefault="000D045B" w:rsidP="000D045B">
      <w:pPr>
        <w:tabs>
          <w:tab w:val="left" w:pos="2977"/>
        </w:tabs>
        <w:spacing w:line="276" w:lineRule="auto"/>
        <w:ind w:firstLine="567"/>
        <w:contextualSpacing/>
        <w:rPr>
          <w:rFonts w:ascii="Times New Roman" w:hAnsi="Times New Roman" w:cs="Times New Roman"/>
          <w:b/>
          <w:sz w:val="28"/>
          <w:szCs w:val="28"/>
        </w:rPr>
      </w:pPr>
      <w:r w:rsidRPr="0038500A">
        <w:rPr>
          <w:rFonts w:ascii="Times New Roman" w:hAnsi="Times New Roman" w:cs="Times New Roman"/>
          <w:sz w:val="28"/>
          <w:szCs w:val="28"/>
        </w:rPr>
        <w:t>Lớp</w:t>
      </w:r>
      <w:r w:rsidRPr="0038500A">
        <w:rPr>
          <w:rFonts w:ascii="Times New Roman" w:hAnsi="Times New Roman" w:cs="Times New Roman"/>
          <w:sz w:val="28"/>
          <w:szCs w:val="28"/>
        </w:rPr>
        <w:tab/>
        <w:t xml:space="preserve">: </w:t>
      </w:r>
      <w:r w:rsidRPr="0038500A">
        <w:rPr>
          <w:rFonts w:ascii="Times New Roman" w:hAnsi="Times New Roman" w:cs="Times New Roman"/>
          <w:b/>
          <w:sz w:val="28"/>
          <w:szCs w:val="28"/>
        </w:rPr>
        <w:t>10_ĐH_CNTT3</w:t>
      </w:r>
    </w:p>
    <w:p w14:paraId="6D87A950" w14:textId="77777777" w:rsidR="000D045B" w:rsidRPr="0038500A" w:rsidRDefault="000D045B" w:rsidP="000D045B">
      <w:pPr>
        <w:tabs>
          <w:tab w:val="left" w:pos="2977"/>
        </w:tabs>
        <w:spacing w:line="276" w:lineRule="auto"/>
        <w:ind w:firstLine="567"/>
        <w:contextualSpacing/>
        <w:rPr>
          <w:rFonts w:ascii="Times New Roman" w:hAnsi="Times New Roman" w:cs="Times New Roman"/>
          <w:b/>
          <w:sz w:val="28"/>
          <w:szCs w:val="28"/>
        </w:rPr>
      </w:pPr>
      <w:r w:rsidRPr="0038500A">
        <w:rPr>
          <w:rFonts w:ascii="Times New Roman" w:hAnsi="Times New Roman" w:cs="Times New Roman"/>
          <w:sz w:val="28"/>
          <w:szCs w:val="28"/>
        </w:rPr>
        <w:t>Khoá</w:t>
      </w:r>
      <w:r w:rsidRPr="0038500A">
        <w:rPr>
          <w:rFonts w:ascii="Times New Roman" w:hAnsi="Times New Roman" w:cs="Times New Roman"/>
          <w:b/>
          <w:sz w:val="28"/>
          <w:szCs w:val="28"/>
        </w:rPr>
        <w:tab/>
        <w:t>: 10</w:t>
      </w:r>
    </w:p>
    <w:p w14:paraId="08774126" w14:textId="77777777" w:rsidR="000D045B" w:rsidRPr="0038500A" w:rsidRDefault="000D045B" w:rsidP="000D045B">
      <w:pPr>
        <w:spacing w:line="276" w:lineRule="auto"/>
        <w:ind w:firstLine="567"/>
        <w:contextualSpacing/>
        <w:rPr>
          <w:rFonts w:ascii="Times New Roman" w:hAnsi="Times New Roman" w:cs="Times New Roman"/>
          <w:b/>
          <w:sz w:val="28"/>
          <w:szCs w:val="28"/>
        </w:rPr>
      </w:pPr>
      <w:r w:rsidRPr="0038500A">
        <w:rPr>
          <w:rFonts w:ascii="Times New Roman" w:hAnsi="Times New Roman" w:cs="Times New Roman"/>
          <w:sz w:val="28"/>
          <w:szCs w:val="28"/>
        </w:rPr>
        <w:t xml:space="preserve">Giảng viên hướng dẫn : </w:t>
      </w:r>
      <w:r w:rsidRPr="0038500A">
        <w:rPr>
          <w:rFonts w:ascii="Times New Roman" w:hAnsi="Times New Roman" w:cs="Times New Roman"/>
          <w:b/>
          <w:sz w:val="28"/>
          <w:szCs w:val="28"/>
        </w:rPr>
        <w:t>ThS. Phạm Trong Huynh</w:t>
      </w:r>
    </w:p>
    <w:p w14:paraId="620B159C" w14:textId="77777777" w:rsidR="000D045B" w:rsidRPr="0038500A" w:rsidRDefault="000D045B" w:rsidP="000D045B">
      <w:pPr>
        <w:pStyle w:val="ListParagraph"/>
        <w:spacing w:line="276" w:lineRule="auto"/>
        <w:rPr>
          <w:rFonts w:ascii="Times New Roman" w:hAnsi="Times New Roman" w:cs="Times New Roman"/>
          <w:b/>
          <w:sz w:val="28"/>
          <w:szCs w:val="28"/>
        </w:rPr>
      </w:pPr>
    </w:p>
    <w:p w14:paraId="5E48F476" w14:textId="77777777" w:rsidR="000D045B" w:rsidRPr="0038500A" w:rsidRDefault="000D045B" w:rsidP="000D045B">
      <w:pPr>
        <w:spacing w:line="276" w:lineRule="auto"/>
        <w:ind w:firstLine="567"/>
        <w:contextualSpacing/>
        <w:rPr>
          <w:rFonts w:ascii="Times New Roman" w:hAnsi="Times New Roman" w:cs="Times New Roman"/>
          <w:b/>
          <w:sz w:val="28"/>
          <w:szCs w:val="28"/>
        </w:rPr>
      </w:pPr>
    </w:p>
    <w:p w14:paraId="2FD73733" w14:textId="77777777" w:rsidR="000D045B" w:rsidRPr="0038500A" w:rsidRDefault="000D045B" w:rsidP="000D045B">
      <w:pPr>
        <w:spacing w:line="276" w:lineRule="auto"/>
        <w:contextualSpacing/>
        <w:rPr>
          <w:rFonts w:ascii="Times New Roman" w:hAnsi="Times New Roman" w:cs="Times New Roman"/>
          <w:b/>
          <w:sz w:val="28"/>
          <w:szCs w:val="28"/>
        </w:rPr>
      </w:pPr>
    </w:p>
    <w:p w14:paraId="6E6D5B51" w14:textId="77777777" w:rsidR="000D045B" w:rsidRPr="0038500A" w:rsidRDefault="000D045B" w:rsidP="000D045B">
      <w:pPr>
        <w:spacing w:line="276" w:lineRule="auto"/>
        <w:ind w:firstLine="567"/>
        <w:contextualSpacing/>
        <w:jc w:val="center"/>
        <w:rPr>
          <w:rFonts w:ascii="Times New Roman" w:hAnsi="Times New Roman" w:cs="Times New Roman"/>
          <w:b/>
          <w:i/>
          <w:sz w:val="28"/>
          <w:szCs w:val="28"/>
        </w:rPr>
      </w:pPr>
      <w:r w:rsidRPr="0038500A">
        <w:rPr>
          <w:rFonts w:ascii="Times New Roman" w:hAnsi="Times New Roman" w:cs="Times New Roman"/>
          <w:b/>
          <w:i/>
          <w:sz w:val="28"/>
          <w:szCs w:val="28"/>
        </w:rPr>
        <w:t xml:space="preserve">TP. Hồ Chí Minh, tháng </w:t>
      </w:r>
      <w:r>
        <w:rPr>
          <w:rFonts w:ascii="Times New Roman" w:hAnsi="Times New Roman" w:cs="Times New Roman"/>
          <w:b/>
          <w:i/>
          <w:sz w:val="28"/>
          <w:szCs w:val="28"/>
        </w:rPr>
        <w:t>10</w:t>
      </w:r>
      <w:r w:rsidRPr="0038500A">
        <w:rPr>
          <w:rFonts w:ascii="Times New Roman" w:hAnsi="Times New Roman" w:cs="Times New Roman"/>
          <w:b/>
          <w:i/>
          <w:sz w:val="28"/>
          <w:szCs w:val="28"/>
        </w:rPr>
        <w:t xml:space="preserve"> năm 2023</w:t>
      </w:r>
    </w:p>
    <w:p w14:paraId="745530AD" w14:textId="77777777" w:rsidR="000D045B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3395F9A" w14:textId="77777777" w:rsidR="000D045B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4B154912" w14:textId="77777777" w:rsidR="000D045B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AA1253D" w14:textId="77777777" w:rsidR="000D045B" w:rsidRDefault="000D045B" w:rsidP="000D045B">
      <w:pPr>
        <w:spacing w:line="276" w:lineRule="auto"/>
        <w:contextualSpacing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5707B0EC" w14:textId="6342616D" w:rsidR="000D045B" w:rsidRDefault="000D045B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04A0835E" w14:textId="1CDC6ECA" w:rsidR="000D045B" w:rsidRDefault="000D045B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4F92F35B" w14:textId="77777777" w:rsidR="000D045B" w:rsidRDefault="000D045B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2C75E81E" w14:textId="27AA9AF7" w:rsidR="00322BDC" w:rsidRPr="00F52549" w:rsidRDefault="00DC4313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lastRenderedPageBreak/>
        <w:t>THÔNG TIN NHÓM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85"/>
        <w:gridCol w:w="3486"/>
        <w:gridCol w:w="3486"/>
      </w:tblGrid>
      <w:tr w:rsidR="00322BDC" w:rsidRPr="00F52549" w14:paraId="01A2E25F" w14:textId="77777777">
        <w:tc>
          <w:tcPr>
            <w:tcW w:w="3485" w:type="dxa"/>
          </w:tcPr>
          <w:p w14:paraId="42568876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>Tên đ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>ề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 xml:space="preserve"> tài</w:t>
            </w:r>
          </w:p>
        </w:tc>
        <w:tc>
          <w:tcPr>
            <w:tcW w:w="3486" w:type="dxa"/>
          </w:tcPr>
          <w:p w14:paraId="0CBDEE3D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ÍCH H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Ợ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P ELASTICSEARCH,</w:t>
            </w:r>
          </w:p>
          <w:p w14:paraId="6D6945B1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SPARK CHO BÀI TOÁN</w:t>
            </w:r>
          </w:p>
          <w:p w14:paraId="7AA38598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MOVIE RECOMMENDATION</w:t>
            </w:r>
          </w:p>
        </w:tc>
        <w:tc>
          <w:tcPr>
            <w:tcW w:w="3486" w:type="dxa"/>
          </w:tcPr>
          <w:p w14:paraId="6E490071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Đóng góp c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ủ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a thành viên</w:t>
            </w:r>
          </w:p>
        </w:tc>
      </w:tr>
      <w:tr w:rsidR="00322BDC" w:rsidRPr="00F52549" w14:paraId="0C79AA83" w14:textId="77777777">
        <w:tc>
          <w:tcPr>
            <w:tcW w:w="3485" w:type="dxa"/>
          </w:tcPr>
          <w:p w14:paraId="60D2F89A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  <w:lang w:val="vi-VN"/>
              </w:rPr>
            </w:pP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>H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>ọ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 xml:space="preserve"> và tên thành viên 1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  <w:lang w:val="vi-VN"/>
              </w:rPr>
              <w:t>-</w:t>
            </w:r>
          </w:p>
          <w:p w14:paraId="18981E97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  <w:lang w:val="vi-VN"/>
              </w:rPr>
            </w:pP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  <w:lang w:val="vi-VN"/>
              </w:rPr>
              <w:t>MSSV</w:t>
            </w:r>
          </w:p>
        </w:tc>
        <w:tc>
          <w:tcPr>
            <w:tcW w:w="3486" w:type="dxa"/>
          </w:tcPr>
          <w:p w14:paraId="1EDA425A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Lô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 xml:space="preserve"> Minh H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>ế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 xml:space="preserve">u 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– 1050080098</w:t>
            </w:r>
          </w:p>
          <w:p w14:paraId="363032B7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noProof/>
                <w:color w:val="161616" w:themeColor="background2" w:themeShade="19"/>
                <w:sz w:val="26"/>
                <w:szCs w:val="26"/>
              </w:rPr>
              <w:drawing>
                <wp:inline distT="0" distB="0" distL="0" distR="0" wp14:anchorId="3DD07DDF" wp14:editId="0279A83C">
                  <wp:extent cx="1905000" cy="2080260"/>
                  <wp:effectExtent l="0" t="0" r="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Picture 26"/>
                          <pic:cNvPicPr>
                            <a:picLocks noChangeAspect="1"/>
                          </pic:cNvPicPr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05165" cy="20804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2165CE9" w14:textId="77777777" w:rsidR="00322BDC" w:rsidRPr="00F52549" w:rsidRDefault="00322BDC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14:ligatures w14:val="none"/>
              </w:rPr>
            </w:pPr>
          </w:p>
          <w:p w14:paraId="5EF74CF4" w14:textId="77777777" w:rsidR="00322BDC" w:rsidRPr="00F52549" w:rsidRDefault="00322BDC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  <w:tc>
          <w:tcPr>
            <w:tcW w:w="3486" w:type="dxa"/>
          </w:tcPr>
          <w:p w14:paraId="505025A6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Phân tích yêu c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ầ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u</w:t>
            </w:r>
          </w:p>
          <w:p w14:paraId="2DC1388F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Thu th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p và x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lý d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ữ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l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ệ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u</w:t>
            </w:r>
          </w:p>
          <w:p w14:paraId="68A384F6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Xây d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ự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g tr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ể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n khai các 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hu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 toán</w:t>
            </w:r>
          </w:p>
          <w:p w14:paraId="6430C85A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Phân tích và trình bày d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ữ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 xml:space="preserve"> li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ệ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u</w:t>
            </w:r>
          </w:p>
          <w:p w14:paraId="3E830F9E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-Phân tích và t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ố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i ưu hóa</w:t>
            </w:r>
          </w:p>
          <w:p w14:paraId="44FB01F5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Đi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ể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m t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ự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 xml:space="preserve"> đánh giá:5</w:t>
            </w:r>
          </w:p>
          <w:p w14:paraId="6C86DA82" w14:textId="77777777" w:rsidR="00322BDC" w:rsidRPr="00F52549" w:rsidRDefault="00322BDC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40B5CA95" w14:textId="77777777">
        <w:tc>
          <w:tcPr>
            <w:tcW w:w="3485" w:type="dxa"/>
          </w:tcPr>
          <w:p w14:paraId="328F0BAD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  <w:lang w:val="vi-VN"/>
              </w:rPr>
            </w:pP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>H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>ọ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 xml:space="preserve"> và tên thành viên 2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  <w:lang w:val="vi-VN"/>
              </w:rPr>
              <w:t>-MSSV</w:t>
            </w:r>
          </w:p>
        </w:tc>
        <w:tc>
          <w:tcPr>
            <w:tcW w:w="3486" w:type="dxa"/>
          </w:tcPr>
          <w:p w14:paraId="34BFCC82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Hoàng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 xml:space="preserve"> Minh Ch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>ế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 xml:space="preserve">n 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– 1050080091</w:t>
            </w:r>
          </w:p>
          <w:p w14:paraId="3D1556D7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noProof/>
                <w:color w:val="161616" w:themeColor="background2" w:themeShade="19"/>
                <w:sz w:val="26"/>
                <w:szCs w:val="26"/>
              </w:rPr>
              <w:drawing>
                <wp:inline distT="0" distB="0" distL="0" distR="0" wp14:anchorId="1037BF92" wp14:editId="45BCF93E">
                  <wp:extent cx="2004060" cy="2118360"/>
                  <wp:effectExtent l="0" t="0" r="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Picture 23"/>
                          <pic:cNvPicPr>
                            <a:picLocks noChangeAspect="1"/>
                          </pic:cNvPicPr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04235" cy="21185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6B1581C" w14:textId="77777777" w:rsidR="00322BDC" w:rsidRPr="00F52549" w:rsidRDefault="00322BDC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  <w:p w14:paraId="0C8E1A7E" w14:textId="77777777" w:rsidR="00322BDC" w:rsidRPr="00F52549" w:rsidRDefault="00322BDC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  <w:tc>
          <w:tcPr>
            <w:tcW w:w="3486" w:type="dxa"/>
          </w:tcPr>
          <w:p w14:paraId="429B120A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Phân tích yêu c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ầ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u</w:t>
            </w:r>
          </w:p>
          <w:p w14:paraId="520FE14C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Thu th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p và x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lý d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ữ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l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ệ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u</w:t>
            </w:r>
          </w:p>
          <w:p w14:paraId="46430E61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Xây d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ự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g tr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ể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 khai các thu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 toán</w:t>
            </w:r>
          </w:p>
          <w:p w14:paraId="158B7D0D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 xml:space="preserve">Phân tích và 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trình bày d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ữ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 xml:space="preserve"> li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ệ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u</w:t>
            </w:r>
          </w:p>
          <w:p w14:paraId="23491F16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-Phân tích và t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ố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i ưu hóa</w:t>
            </w:r>
          </w:p>
          <w:p w14:paraId="473A4DC8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Đi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ể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m t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ự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 xml:space="preserve"> đánh giá:5</w:t>
            </w:r>
          </w:p>
          <w:p w14:paraId="22C6D3BD" w14:textId="77777777" w:rsidR="00322BDC" w:rsidRPr="00F52549" w:rsidRDefault="00322BDC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2562C52D" w14:textId="77777777">
        <w:tc>
          <w:tcPr>
            <w:tcW w:w="3485" w:type="dxa"/>
          </w:tcPr>
          <w:p w14:paraId="19299690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  <w:lang w:val="vi-VN"/>
              </w:rPr>
            </w:pP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>H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>ọ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</w:rPr>
              <w:t xml:space="preserve"> và tên thành viên 3</w:t>
            </w:r>
            <w:r w:rsidRPr="00F52549">
              <w:rPr>
                <w:rFonts w:ascii="Times New Roman" w:hAnsi="Times New Roman" w:cs="Times New Roman"/>
                <w:b/>
                <w:bCs/>
                <w:color w:val="161616" w:themeColor="background2" w:themeShade="19"/>
                <w:sz w:val="26"/>
                <w:szCs w:val="26"/>
                <w:lang w:val="vi-VN"/>
              </w:rPr>
              <w:t>-MSSV</w:t>
            </w:r>
          </w:p>
        </w:tc>
        <w:tc>
          <w:tcPr>
            <w:tcW w:w="3486" w:type="dxa"/>
          </w:tcPr>
          <w:p w14:paraId="6B81E362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Đoàn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 xml:space="preserve"> Công Đ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>ứ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 xml:space="preserve">c Dương 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– 1050080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  <w:lang w:val="vi-VN"/>
              </w:rPr>
              <w:t>093</w:t>
            </w:r>
          </w:p>
          <w:p w14:paraId="70FD14F8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noProof/>
                <w:color w:val="161616" w:themeColor="background2" w:themeShade="19"/>
                <w:sz w:val="26"/>
                <w:szCs w:val="26"/>
              </w:rPr>
              <w:lastRenderedPageBreak/>
              <w:drawing>
                <wp:inline distT="0" distB="0" distL="0" distR="0" wp14:anchorId="7DB288A6" wp14:editId="4531534C">
                  <wp:extent cx="1988820" cy="1821180"/>
                  <wp:effectExtent l="0" t="0" r="0" b="762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Picture 22"/>
                          <pic:cNvPicPr>
                            <a:picLocks noChangeAspect="1"/>
                          </pic:cNvPicPr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8994" cy="18213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86" w:type="dxa"/>
          </w:tcPr>
          <w:p w14:paraId="381A5D5D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lastRenderedPageBreak/>
              <w:t>-Phân tích yêu c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ầ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u</w:t>
            </w:r>
          </w:p>
          <w:p w14:paraId="667C8895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Thu th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p và x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lý d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ữ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l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ệ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u</w:t>
            </w:r>
          </w:p>
          <w:p w14:paraId="5290A720" w14:textId="77777777" w:rsidR="00322BDC" w:rsidRPr="00F52549" w:rsidRDefault="00DC4313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Xây d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ự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g tr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ể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 khai các thu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ậ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 toán</w:t>
            </w:r>
          </w:p>
          <w:p w14:paraId="12685F27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-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Phân tích và trình bày d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ữ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 xml:space="preserve"> li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ệ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u</w:t>
            </w:r>
          </w:p>
          <w:p w14:paraId="49171D8E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 xml:space="preserve">-Phân tích và 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t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ố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i ưu hóa</w:t>
            </w:r>
          </w:p>
          <w:p w14:paraId="16D5A7E1" w14:textId="77777777" w:rsidR="00322BDC" w:rsidRPr="00F52549" w:rsidRDefault="00DC4313" w:rsidP="00F52549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sz w:val="26"/>
                <w:szCs w:val="26"/>
              </w:rPr>
              <w:lastRenderedPageBreak/>
              <w:t>Đi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ể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m t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>ự</w:t>
            </w:r>
            <w:r w:rsidRPr="00F52549">
              <w:rPr>
                <w:rFonts w:ascii="Times New Roman" w:hAnsi="Times New Roman" w:cs="Times New Roman"/>
                <w:sz w:val="26"/>
                <w:szCs w:val="26"/>
              </w:rPr>
              <w:t xml:space="preserve"> đánh giá:5</w:t>
            </w:r>
          </w:p>
          <w:p w14:paraId="1D962DAB" w14:textId="77777777" w:rsidR="00322BDC" w:rsidRPr="00F52549" w:rsidRDefault="00322BDC" w:rsidP="00F52549">
            <w:pPr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</w:tbl>
    <w:p w14:paraId="593310D5" w14:textId="77777777" w:rsidR="00322BDC" w:rsidRPr="00F52549" w:rsidRDefault="00DC4313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ÁO CÁO CHI T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</w:t>
      </w:r>
    </w:p>
    <w:p w14:paraId="1719B225" w14:textId="77777777" w:rsidR="00322BDC" w:rsidRPr="00F52549" w:rsidRDefault="00DC4313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Lý do c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tài:</w:t>
      </w:r>
    </w:p>
    <w:p w14:paraId="4FD3E518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óm 07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ài Tí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Elasticsearch và Spark cho bài toán Movie Recommendation có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o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:</w:t>
      </w:r>
    </w:p>
    <w:p w14:paraId="0F08B7A4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1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ài toán: Bài toán Movie Recommendation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t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rong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ài toán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rong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áy và kho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a ra cá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phim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hác nhau như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em phim,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,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, v.v. Elasticsearch và Spark là hai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h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giúp nâng cao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.</w:t>
      </w:r>
    </w:p>
    <w:p w14:paraId="5C79D3F6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8C565D9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2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lasticsearch cho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: Elasticsearch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giúp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hanh chóng và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tí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Elasticsearch vào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àng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phim,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em phim.</w:t>
      </w:r>
    </w:p>
    <w:p w14:paraId="57E11BBC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71F1D655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3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park cho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: Apache Spark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framework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àng terabyte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etabyte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h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í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Spark cho phân tích và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ong bài toán Movie Recommendation giú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cá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h nhanh chóng và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ơn.</w:t>
      </w:r>
    </w:p>
    <w:p w14:paraId="65B86F51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F935AC1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4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ai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: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i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Elasticsearch và Spark,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ai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phim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Elasticsearch giú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truy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ông tin nhanh chóng, trong khi Spark giú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030D8046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37FEAF1C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5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: Khi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Elasticsearch và Spark,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phim có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đưa ra cá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chính xác và nhanh chóng,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và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o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ì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.</w:t>
      </w:r>
    </w:p>
    <w:p w14:paraId="4090890F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03E6E4A9" w14:textId="77777777" w:rsidR="00322BDC" w:rsidRPr="00F52549" w:rsidRDefault="00322BDC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4BDEE390" w14:textId="77777777" w:rsidR="00322BDC" w:rsidRPr="00F52549" w:rsidRDefault="00DC4313" w:rsidP="00F52549">
      <w:pPr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ơn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a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ài trên có tí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ao, Movies Recommendation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ài toán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ong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ư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(Recommendation) và có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ao tro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, như Netflix, IMDb,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hay Amazon Prime.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rõ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h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a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40CCDFAF" w14:textId="77777777" w:rsidR="00322BDC" w:rsidRPr="00F52549" w:rsidRDefault="00DC4313" w:rsidP="00F52549">
      <w:pPr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óm 0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7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ài </w:t>
      </w:r>
      <w:r w:rsidRPr="00F52549">
        <w:rPr>
          <w:rFonts w:ascii="Times New Roman" w:hAnsi="Times New Roman" w:cs="Times New Roman"/>
          <w:color w:val="161616" w:themeColor="background2" w:themeShade="19"/>
          <w:kern w:val="0"/>
          <w:sz w:val="26"/>
          <w:szCs w:val="26"/>
          <w14:ligatures w14:val="none"/>
        </w:rPr>
        <w:t>Movies recommendation v</w:t>
      </w:r>
      <w:r w:rsidRPr="00F52549">
        <w:rPr>
          <w:rFonts w:ascii="Times New Roman" w:hAnsi="Times New Roman" w:cs="Times New Roman"/>
          <w:color w:val="161616" w:themeColor="background2" w:themeShade="19"/>
          <w:kern w:val="0"/>
          <w:sz w:val="26"/>
          <w:szCs w:val="26"/>
          <w14:ligatures w14:val="none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kern w:val="0"/>
          <w:sz w:val="26"/>
          <w:szCs w:val="26"/>
          <w14:ligatures w14:val="none"/>
        </w:rPr>
        <w:t xml:space="preserve">i elasticsearch và spark,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ài "movies recommendation"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Elasticsearch và Spark ma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ích và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ơ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á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ân tá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o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recommendation.</w:t>
      </w:r>
    </w:p>
    <w:p w14:paraId="0EAE0449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óm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ài Tí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Elasticsearch và Spark cho bài toán Movie Recommendation có lý do là hai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ày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ác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, đáp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ài toán và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</w:t>
      </w:r>
    </w:p>
    <w:p w14:paraId="44E7117A" w14:textId="77777777" w:rsidR="00322BDC" w:rsidRPr="00F52549" w:rsidRDefault="00322BDC" w:rsidP="00F52549">
      <w:pPr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F964E8F" w14:textId="77777777" w:rsidR="00322BDC" w:rsidRPr="00B03217" w:rsidRDefault="00DC4313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8"/>
          <w:szCs w:val="28"/>
        </w:rPr>
      </w:pPr>
      <w:r w:rsidRPr="00B03217">
        <w:rPr>
          <w:rFonts w:ascii="Times New Roman" w:hAnsi="Times New Roman" w:cs="Times New Roman"/>
          <w:b/>
          <w:bCs/>
          <w:color w:val="161616" w:themeColor="background2" w:themeShade="19"/>
          <w:sz w:val="28"/>
          <w:szCs w:val="28"/>
        </w:rPr>
        <w:t>T</w:t>
      </w:r>
      <w:r w:rsidRPr="00B03217">
        <w:rPr>
          <w:rFonts w:ascii="Times New Roman" w:hAnsi="Times New Roman" w:cs="Times New Roman"/>
          <w:b/>
          <w:bCs/>
          <w:color w:val="161616" w:themeColor="background2" w:themeShade="19"/>
          <w:sz w:val="28"/>
          <w:szCs w:val="28"/>
        </w:rPr>
        <w:t>ầ</w:t>
      </w:r>
      <w:r w:rsidRPr="00B03217">
        <w:rPr>
          <w:rFonts w:ascii="Times New Roman" w:hAnsi="Times New Roman" w:cs="Times New Roman"/>
          <w:b/>
          <w:bCs/>
          <w:color w:val="161616" w:themeColor="background2" w:themeShade="19"/>
          <w:sz w:val="28"/>
          <w:szCs w:val="28"/>
        </w:rPr>
        <w:t>m quan tr</w:t>
      </w:r>
      <w:r w:rsidRPr="00B03217">
        <w:rPr>
          <w:rFonts w:ascii="Times New Roman" w:hAnsi="Times New Roman" w:cs="Times New Roman"/>
          <w:b/>
          <w:bCs/>
          <w:color w:val="161616" w:themeColor="background2" w:themeShade="19"/>
          <w:sz w:val="28"/>
          <w:szCs w:val="28"/>
        </w:rPr>
        <w:t>ọ</w:t>
      </w:r>
      <w:r w:rsidRPr="00B03217">
        <w:rPr>
          <w:rFonts w:ascii="Times New Roman" w:hAnsi="Times New Roman" w:cs="Times New Roman"/>
          <w:b/>
          <w:bCs/>
          <w:color w:val="161616" w:themeColor="background2" w:themeShade="19"/>
          <w:sz w:val="28"/>
          <w:szCs w:val="28"/>
        </w:rPr>
        <w:t>ng:</w:t>
      </w:r>
    </w:p>
    <w:p w14:paraId="7450AA99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í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Elasticsearch và Spark cho bài toán Movie Recommendation có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áng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ong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hía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:</w:t>
      </w:r>
    </w:p>
    <w:p w14:paraId="55ADAA17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02630D99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: Elasticsearch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c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cho phé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anh chóng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ông tin liên qua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him,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em phim.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gian đáp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phim, giúp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á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nhanh chóng.</w:t>
      </w:r>
    </w:p>
    <w:p w14:paraId="2D0D66DF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76304D01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: Apache Spark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framework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giú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ác nhau. Trong bài toán Movie Recommendation, có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,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em phim. Spark cho phé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ý và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h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360727F5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B94C0F0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ersonalization: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iê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ài toán Movie Recommendation là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á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phim cá nhâ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hành vi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íc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 Elasticsearch và Spark giú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các mô hình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cá nhâ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em phim và các thông tin cá nhâ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</w:t>
      </w:r>
    </w:p>
    <w:p w14:paraId="24BA9659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2526A209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ính xác: Tí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Elasticsearch và Spark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giúp tăng c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ính x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phim. Elasticsearch giúp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hông tin phim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h chính xá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trong khi Spark giú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các mô hình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phim có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đưa ra cá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ơn.</w:t>
      </w:r>
    </w:p>
    <w:p w14:paraId="5622F49B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160EC723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kalability: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Elasticsearch và Spark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ó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cho phé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ó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ga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ơn mà khô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i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.</w:t>
      </w:r>
    </w:p>
    <w:p w14:paraId="4FFA419C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EB3EAD8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: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Elasticsearch và Spark,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ho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cá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ý phim chính xác và thú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thú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ương t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c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</w:t>
      </w:r>
    </w:p>
    <w:p w14:paraId="67452CE5" w14:textId="77777777" w:rsidR="00322BDC" w:rsidRPr="00F52549" w:rsidRDefault="00322BDC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63D83185" w14:textId="77777777" w:rsidR="00322BDC" w:rsidRPr="00F52549" w:rsidRDefault="00DC4313" w:rsidP="00F52549">
      <w:p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ác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ung và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:</w:t>
      </w:r>
    </w:p>
    <w:p w14:paraId="77F09D78" w14:textId="77777777" w:rsidR="00322BDC" w:rsidRPr="00F52549" w:rsidRDefault="00DC4313" w:rsidP="00F52549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ô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ài toán.</w:t>
      </w:r>
    </w:p>
    <w:p w14:paraId="64D602D9" w14:textId="77777777" w:rsidR="00322BDC" w:rsidRPr="00F52549" w:rsidRDefault="00DC4313" w:rsidP="00F52549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áp, mô hình.</w:t>
      </w:r>
    </w:p>
    <w:p w14:paraId="01381B39" w14:textId="77777777" w:rsidR="00322BDC" w:rsidRPr="00F52549" w:rsidRDefault="00DC4313" w:rsidP="00F52549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ác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</w:t>
      </w:r>
    </w:p>
    <w:p w14:paraId="60790BC2" w14:textId="77777777" w:rsidR="00322BDC" w:rsidRPr="00F52549" w:rsidRDefault="00DC4313" w:rsidP="00F52549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à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park và Elasticsearch trên host local và trên cluster ambari.</w:t>
      </w:r>
    </w:p>
    <w:p w14:paraId="1EC4F835" w14:textId="77777777" w:rsidR="00322BDC" w:rsidRPr="00F52549" w:rsidRDefault="00DC4313" w:rsidP="00F52549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emo.</w:t>
      </w:r>
    </w:p>
    <w:p w14:paraId="0572C952" w14:textId="77777777" w:rsidR="00322BDC" w:rsidRPr="00F52549" w:rsidRDefault="00DC4313" w:rsidP="00F52549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ánh giá.</w:t>
      </w:r>
    </w:p>
    <w:p w14:paraId="1FA20DE2" w14:textId="77777777" w:rsidR="00322BDC" w:rsidRPr="00F52549" w:rsidRDefault="00DC4313" w:rsidP="00F52549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Báo cáo chi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</w:p>
    <w:p w14:paraId="26FB4855" w14:textId="77777777" w:rsidR="00322BDC" w:rsidRPr="00F52549" w:rsidRDefault="00DC4313" w:rsidP="00F52549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</w:t>
      </w:r>
    </w:p>
    <w:p w14:paraId="1112A552" w14:textId="77777777" w:rsidR="00322BDC" w:rsidRPr="00F52549" w:rsidRDefault="00DC4313" w:rsidP="00F52549">
      <w:p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Đinh nghĩa: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</w:p>
    <w:p w14:paraId="135CF65C" w14:textId="77777777" w:rsidR="00322BDC" w:rsidRPr="00F52549" w:rsidRDefault="00DC4313" w:rsidP="00F52549">
      <w:p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eastAsia="SimSu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114300" distR="114300" wp14:anchorId="1055625B" wp14:editId="36AAE512">
            <wp:extent cx="6096000" cy="3429000"/>
            <wp:effectExtent l="0" t="0" r="0" b="0"/>
            <wp:docPr id="57" name="Picture 5" descr="IMG_2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Picture 5" descr="IMG_256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096000" cy="3429000"/>
                    </a:xfrm>
                    <a:prstGeom prst="rect">
                      <a:avLst/>
                    </a:prstGeom>
                    <a:noFill/>
                    <a:ln w="9525">
                      <a:noFill/>
                    </a:ln>
                  </pic:spPr>
                </pic:pic>
              </a:graphicData>
            </a:graphic>
          </wp:inline>
        </w:drawing>
      </w:r>
    </w:p>
    <w:p w14:paraId="7063EA68" w14:textId="77777777" w:rsidR="00322BDC" w:rsidRPr="00F52549" w:rsidRDefault="00322BDC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44248075" w14:textId="77777777" w:rsidR="00322BDC" w:rsidRPr="00F52549" w:rsidRDefault="00DC4313" w:rsidP="00F52549">
      <w:pPr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Big data là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iê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, đ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à có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anh, mà khô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phương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Big data có ba 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ính,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là 3V: </w:t>
      </w:r>
    </w:p>
    <w:p w14:paraId="4760D8E7" w14:textId="77777777" w:rsidR="00322BDC" w:rsidRPr="00F52549" w:rsidRDefault="00DC4313" w:rsidP="00F52549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olume: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-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ông có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; nó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eo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gì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ra.</w:t>
      </w:r>
    </w:p>
    <w:p w14:paraId="696DEBEF" w14:textId="77777777" w:rsidR="00322BDC" w:rsidRPr="00F52549" w:rsidRDefault="00DC4313" w:rsidP="00F52549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elocity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-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a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.</w:t>
      </w:r>
    </w:p>
    <w:p w14:paraId="39011DBF" w14:textId="77777777" w:rsidR="00322BDC" w:rsidRPr="00F52549" w:rsidRDefault="00DC4313" w:rsidP="00F52549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Variety: Đ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-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ă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, hì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, âm thanh, video,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ó hoàn thành các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ông qua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7ADEEDC4" w14:textId="77777777" w:rsidR="00322BDC" w:rsidRPr="00F52549" w:rsidRDefault="00DC4313" w:rsidP="00F52549">
      <w:pPr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h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ig data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ính thay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(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iê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thay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iê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), tí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(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quan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), tính chính xác (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tính chính xác cao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) và tính mô hình (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phép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mô hình phân tích v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oán). </w:t>
      </w:r>
    </w:p>
    <w:p w14:paraId="5554800C" w14:textId="77777777" w:rsidR="00322BDC" w:rsidRPr="00F52549" w:rsidRDefault="00DC4313" w:rsidP="00F52549">
      <w:pPr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Big data có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nă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em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cá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à xã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.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hân tích big data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hông tin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a ra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và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hà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Ngh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giúp tìm ra các xu 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mô hình và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ông tin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m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o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ó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úng vào các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hư kinh doanh, y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kho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rketing và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c khác. </w:t>
      </w:r>
    </w:p>
    <w:p w14:paraId="25C13257" w14:textId="77777777" w:rsidR="00322BDC" w:rsidRPr="00F52549" w:rsidRDefault="00DC4313" w:rsidP="00F52549">
      <w:pPr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uy nhiên, big data cũ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ra thách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và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 Vì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truy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phân tích big data yê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ư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à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. Ngoài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, big data cũ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riêng tư thông tin,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o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</w:t>
      </w:r>
    </w:p>
    <w:p w14:paraId="7FB4EF3F" w14:textId="77777777" w:rsidR="00322BDC" w:rsidRPr="00F52549" w:rsidRDefault="00DC4313" w:rsidP="00F52549">
      <w:pPr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 trưng c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a Big Data:</w:t>
      </w:r>
    </w:p>
    <w:p w14:paraId="5B4B3434" w14:textId="77777777" w:rsidR="00322BDC" w:rsidRPr="00F52549" w:rsidRDefault="00DC4313" w:rsidP="00F52549">
      <w:p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5522BD3A" wp14:editId="30C2442C">
            <wp:extent cx="5189220" cy="405257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195141" cy="4057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1E9384" w14:textId="77777777" w:rsidR="00322BDC" w:rsidRPr="00F52549" w:rsidRDefault="00322BDC" w:rsidP="00F52549">
      <w:pPr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030E2CFD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ab/>
      </w:r>
    </w:p>
    <w:p w14:paraId="51E0871A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Thông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Big Data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:</w:t>
      </w:r>
    </w:p>
    <w:p w14:paraId="2DABDC32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Volume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(Du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)</w:t>
      </w:r>
    </w:p>
    <w:p w14:paraId="352B3C49" w14:textId="77777777" w:rsidR="00322BDC" w:rsidRPr="00F52549" w:rsidRDefault="00DC4313" w:rsidP="00F52549">
      <w:pPr>
        <w:pStyle w:val="NormalWeb"/>
        <w:shd w:val="clear" w:color="auto" w:fill="FFFFFF"/>
        <w:spacing w:beforeAutospacing="0"/>
        <w:rPr>
          <w:color w:val="161616" w:themeColor="background2" w:themeShade="19"/>
          <w:sz w:val="26"/>
          <w:szCs w:val="26"/>
        </w:rPr>
      </w:pP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Big data là thu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ậ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 ng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nói v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ề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k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l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l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, kích th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l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. Xác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ị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h giá t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ị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ủ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a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và kích th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là 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ấ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 quan t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ọ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và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ầ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th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ế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, n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ế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k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l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l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, đó chính là Big data.</w:t>
      </w:r>
    </w:p>
    <w:p w14:paraId="56B4995B" w14:textId="77777777" w:rsidR="00322BDC" w:rsidRPr="00F52549" w:rsidRDefault="00DC4313" w:rsidP="00F52549">
      <w:pPr>
        <w:pStyle w:val="NormalWeb"/>
        <w:shd w:val="clear" w:color="auto" w:fill="FFFFFF"/>
        <w:spacing w:beforeAutospacing="0"/>
        <w:rPr>
          <w:color w:val="161616" w:themeColor="background2" w:themeShade="19"/>
          <w:sz w:val="26"/>
          <w:szCs w:val="26"/>
        </w:rPr>
      </w:pP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Volume là k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l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đ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các doanh ngh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p thu t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ậ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p t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ừ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các ngu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ồ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khác nhau, như IoT (Intern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et of Things), video, giao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ị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h kinh doanh, các phương t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truy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ề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thông xã 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,...</w:t>
      </w:r>
    </w:p>
    <w:p w14:paraId="696C13EB" w14:textId="77777777" w:rsidR="00322BDC" w:rsidRPr="00F52549" w:rsidRDefault="00DC4313" w:rsidP="00F52549">
      <w:pPr>
        <w:pStyle w:val="NormalWeb"/>
        <w:shd w:val="clear" w:color="auto" w:fill="FFFFFF"/>
        <w:spacing w:beforeAutospacing="0"/>
        <w:rPr>
          <w:color w:val="161616" w:themeColor="background2" w:themeShade="19"/>
          <w:sz w:val="26"/>
          <w:szCs w:val="26"/>
        </w:rPr>
      </w:pP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Khi công ng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chưa có s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ự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phát tr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ể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v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 b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ậ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, v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lưu t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l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là m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 thách t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ứ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l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. Tuy nhiên ngày nay, các n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ề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t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lưu t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giá thành 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ẻ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như Hadoop và 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Data lake xu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ấ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 h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, v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lưu t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đã t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ở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nên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ễ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dàng hơn nh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ề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.</w:t>
      </w:r>
    </w:p>
    <w:p w14:paraId="724512BB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EEC9382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34E3BA9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Variet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(Tính đ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)</w:t>
      </w:r>
    </w:p>
    <w:p w14:paraId="1F792C70" w14:textId="77777777" w:rsidR="00322BDC" w:rsidRPr="00F52549" w:rsidRDefault="00DC4313" w:rsidP="00F52549">
      <w:pPr>
        <w:pStyle w:val="NormalWeb"/>
        <w:shd w:val="clear" w:color="auto" w:fill="FFFFFF"/>
        <w:spacing w:beforeAutospacing="0"/>
        <w:rPr>
          <w:color w:val="161616" w:themeColor="background2" w:themeShade="19"/>
          <w:sz w:val="26"/>
          <w:szCs w:val="26"/>
        </w:rPr>
      </w:pP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ặ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trưng t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ế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p theo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ủ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a Big data chính là tính đa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ạ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, linh ho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ạ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t, 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ở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ạ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ấ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trúc và phi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ấ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trúc, bao g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ồ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m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s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, Email, Video, âm thanh, giao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ị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h tài chính,...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Tính đa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ạ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ng 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h h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ở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ế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h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su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ấ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, đây là m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 trong n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v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ấ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ề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chính mà lĩnh v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ự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Big data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ầ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p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g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quy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ế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.</w:t>
      </w:r>
    </w:p>
    <w:p w14:paraId="06AA7D69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br w:type="page"/>
      </w:r>
    </w:p>
    <w:p w14:paraId="5599EBE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lastRenderedPageBreak/>
        <w:t>Velocit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(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)</w:t>
      </w:r>
    </w:p>
    <w:p w14:paraId="0CFADC33" w14:textId="77777777" w:rsidR="00322BDC" w:rsidRPr="00F52549" w:rsidRDefault="00DC4313" w:rsidP="00F52549">
      <w:pPr>
        <w:pStyle w:val="NormalWeb"/>
        <w:shd w:val="clear" w:color="auto" w:fill="FFFFFF"/>
        <w:spacing w:beforeAutospacing="0"/>
        <w:rPr>
          <w:color w:val="161616" w:themeColor="background2" w:themeShade="19"/>
          <w:sz w:val="26"/>
          <w:szCs w:val="26"/>
        </w:rPr>
      </w:pP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ự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a vào t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x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ử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ý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ủ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a lu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ồ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ể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xác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ị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h đó có p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là Big data hay không. Th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ờ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thì t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ủ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a lu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ồ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tr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ự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t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ế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p vào b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n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cao hơn so v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khi đ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ghi vào đĩa.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ặ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b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 là ngày nay, v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s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ự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phát tr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ể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ủ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a IoT, các lu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ồ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truy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ề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t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v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ớ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t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ự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nhanh và chúng p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đ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x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ử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ý k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ị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p t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ờ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.</w:t>
      </w:r>
    </w:p>
    <w:p w14:paraId="0EDE529E" w14:textId="77777777" w:rsidR="00322BDC" w:rsidRPr="00F52549" w:rsidRDefault="00DC4313" w:rsidP="00F52549">
      <w:pPr>
        <w:pStyle w:val="NormalWeb"/>
        <w:shd w:val="clear" w:color="auto" w:fill="FFFFFF"/>
        <w:spacing w:beforeAutospacing="0"/>
        <w:rPr>
          <w:color w:val="161616" w:themeColor="background2" w:themeShade="19"/>
          <w:sz w:val="26"/>
          <w:szCs w:val="26"/>
        </w:rPr>
      </w:pP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Ví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ụ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: Trên m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ạ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xã 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Facebook, các thông báo như status, tw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eet,... đã cũ s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ẽ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không đ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ng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ờ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dùng quan tâm và b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ị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quên lãng nhanh chóng. D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ữ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l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ệ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u g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ờ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đây đ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tính g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ầ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 như vào t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ờ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i gian t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ự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và t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c 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ộ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c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ậ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p nh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ậ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t thông tin dư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ờ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như gi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ả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m xu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ố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ng đơn v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>ị</w:t>
      </w:r>
      <w:r w:rsidRPr="00F52549">
        <w:rPr>
          <w:color w:val="161616" w:themeColor="background2" w:themeShade="19"/>
          <w:sz w:val="26"/>
          <w:szCs w:val="26"/>
          <w:shd w:val="clear" w:color="auto" w:fill="FFFFFF"/>
        </w:rPr>
        <w:t xml:space="preserve"> mili giây.</w:t>
      </w:r>
    </w:p>
    <w:p w14:paraId="021432D2" w14:textId="77777777" w:rsidR="00322BDC" w:rsidRPr="00F52549" w:rsidRDefault="00322BDC" w:rsidP="00F52549">
      <w:pPr>
        <w:pStyle w:val="ListParagraph"/>
        <w:tabs>
          <w:tab w:val="left" w:pos="7170"/>
        </w:tabs>
        <w:spacing w:line="360" w:lineRule="auto"/>
        <w:ind w:left="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BEE5756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\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Veracit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(Tính xá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)</w:t>
      </w:r>
    </w:p>
    <w:p w14:paraId="61996F29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</w:p>
    <w:p w14:paraId="564A5E78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ính xá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a Big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ata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à chính xác, ti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và khô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h không mong m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o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hông tin trong môi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nơi có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hác nhau và quy trình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7E1714FB" w14:textId="77777777" w:rsidR="00322BDC" w:rsidRPr="00F52549" w:rsidRDefault="00322BDC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68CD6E5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ên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(phân tích và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oán)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o</w:t>
      </w:r>
    </w:p>
    <w:p w14:paraId="741CF6D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a các thông tin có ý nghĩa. Ví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à máy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xem xé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a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</w:p>
    <w:p w14:paraId="163591C9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ình và vô hì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thà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ác nhau. Các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oá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thông tin</w:t>
      </w:r>
    </w:p>
    <w:p w14:paraId="2026883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át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ông nhì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hư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</w:t>
      </w:r>
    </w:p>
    <w:p w14:paraId="01436DD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áy, mài mòn linh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vv. trong nhà máy.</w:t>
      </w:r>
    </w:p>
    <w:p w14:paraId="12D865E9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Big data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thà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ác trang web, phương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</w:p>
    <w:p w14:paraId="12CA489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thông xã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máy tí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àn và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thí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kho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, 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</w:p>
    <w:p w14:paraId="755020AF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các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ác trên internet (IoT).</w:t>
      </w:r>
    </w:p>
    <w:p w14:paraId="1E02CEE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v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ên quan v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big data</w:t>
      </w:r>
    </w:p>
    <w:p w14:paraId="6CC73BD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Phân tích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Big Data</w:t>
      </w:r>
    </w:p>
    <w:p w14:paraId="324EB5F7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 là quá trình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, tìm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rút ra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ô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 tin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íc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.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ig data, thông tin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ác nhau như các trang web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xã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ông ti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lý,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vv.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 có c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hính n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ành cao và đ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g. </w:t>
      </w:r>
    </w:p>
    <w:p w14:paraId="10A7941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ác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c sau: </w:t>
      </w:r>
    </w:p>
    <w:p w14:paraId="07E8AAD2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: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ác nhau như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í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lý,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xã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, vv. </w:t>
      </w:r>
    </w:p>
    <w:p w14:paraId="03EDEED1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: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ong cá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File Hadoop,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úc, kho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eo 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g phân tán, vv. </w:t>
      </w:r>
    </w:p>
    <w:p w14:paraId="59EF8810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: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hông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oá và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i phân tí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Quá trình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à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, c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oá và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các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í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p. </w:t>
      </w:r>
    </w:p>
    <w:p w14:paraId="5543BA3C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: Trong quá trình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, các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ỹ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á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ìm ra cá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ý và thông ti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íc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 Các phương pháp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: phân tíc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phân tíc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,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áy, khai phá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, vv. </w:t>
      </w:r>
    </w:p>
    <w:p w14:paraId="224C6345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ai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: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quá trình phân tích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khai trong các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ao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áo,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í t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â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lí thông tin. </w:t>
      </w:r>
    </w:p>
    <w:p w14:paraId="67890EE1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g data đóng vai trò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o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ưa ra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kinh doanh,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áo xu 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phát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gian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ưu hóa quá trì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t và cung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phâ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ích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ỹ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hác trong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.</w:t>
      </w:r>
    </w:p>
    <w:p w14:paraId="100CAC27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Xây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cơ 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Big Data</w:t>
      </w:r>
    </w:p>
    <w:p w14:paraId="5135028C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 là quá trì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ý và logi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(big data).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, quy trình sau đây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: </w:t>
      </w:r>
    </w:p>
    <w:p w14:paraId="79AF9F67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X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yê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iêu: X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iêu và yê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ỹ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. </w:t>
      </w:r>
    </w:p>
    <w:p w14:paraId="61833DDC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framework phù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ân tán,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. </w:t>
      </w:r>
    </w:p>
    <w:p w14:paraId="02E8FC1D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úc: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ú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ác thà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máy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giao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khai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: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ai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cà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ì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à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ình máy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giao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dùng. </w:t>
      </w:r>
    </w:p>
    <w:p w14:paraId="3F1C9A2F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an ninh và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an ninh và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ho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ai các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há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ư xá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c và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mã hó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và giám sát an ninh. </w:t>
      </w:r>
    </w:p>
    <w:p w14:paraId="4753D903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a và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ưu hóa: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a và đánh giá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 và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ưu hóa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âng cao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g. </w:t>
      </w:r>
    </w:p>
    <w:p w14:paraId="76B9340F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eo dõi và duy trì: Theo dõi và duy trì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g data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g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và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ỹ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h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t. </w:t>
      </w:r>
    </w:p>
    <w:p w14:paraId="3A0F19D6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Quá trình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g big data là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ô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à đòi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g data.</w:t>
      </w:r>
    </w:p>
    <w:p w14:paraId="705F0047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p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m và công c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ợ</w:t>
      </w:r>
    </w:p>
    <w:p w14:paraId="079AA652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sinh thái Hadoop</w:t>
      </w:r>
    </w:p>
    <w:p w14:paraId="52EB5B73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adoop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oi là xương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ong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án Big Data.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</w:p>
    <w:p w14:paraId="2A20257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adoop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ph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á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phân tán thông qua</w:t>
      </w:r>
    </w:p>
    <w:p w14:paraId="2E4931A6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máy tí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ô hình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rình đơn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 Nó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</w:t>
      </w:r>
    </w:p>
    <w:p w14:paraId="49027FBA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máy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ên hàng nghìn máy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máy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ó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nă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</w:t>
      </w:r>
    </w:p>
    <w:p w14:paraId="7FEAD4EA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ính toán và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6EF706BF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án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ô-đun:</w:t>
      </w:r>
    </w:p>
    <w:p w14:paraId="15CAC367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adoop Common, các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íc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mô-đun Hadoop khá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adoop Distributed File System,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uy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hô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ao vào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</w:t>
      </w:r>
    </w:p>
    <w:p w14:paraId="1EB6FD31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adoop YARN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cô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à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tài nguy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</w:p>
    <w:p w14:paraId="6D1C122C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adoop MapReduce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YAR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song song cá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</w:t>
      </w:r>
    </w:p>
    <w:p w14:paraId="68F205DD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Apache Spark</w:t>
      </w:r>
    </w:p>
    <w:p w14:paraId="27D7CE12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pache Spark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ính toán mã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ư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Big Data trong Hadoop. Spark đã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à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ong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phân tá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à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ai theo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ách khác nhau. Nó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ác ràng b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guyên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o Java, Scala, Python (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à Python Anaconda) và ngôn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rình R (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ù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),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ũ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QL,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machine learning và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1D0959C4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ơ 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</w:t>
      </w:r>
    </w:p>
    <w:p w14:paraId="0AC563C9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oSQL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eo cách linh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</w:p>
    <w:p w14:paraId="5191D69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ao. Không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ư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QL,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oSQL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</w:t>
      </w:r>
    </w:p>
    <w:p w14:paraId="62E2E82D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u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eo c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ang trên hàng trăm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àng nghìn máy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35F1E77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ơ 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b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trong</w:t>
      </w:r>
    </w:p>
    <w:p w14:paraId="1C493691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ong (IMDB)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</w:t>
      </w:r>
    </w:p>
    <w:p w14:paraId="3FBF21F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ào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ính, thay vì đĩa,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ong</w:t>
      </w:r>
    </w:p>
    <w:p w14:paraId="2286803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anh hơn so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cơ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ên đĩa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ưu hóa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</w:t>
      </w:r>
    </w:p>
    <w:p w14:paraId="1CF140AE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o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ân tích Big Data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kho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6E4B1B5D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ác tr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Big Data</w:t>
      </w:r>
    </w:p>
    <w:p w14:paraId="5265BBEA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Qu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lý Chính p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:</w:t>
      </w:r>
    </w:p>
    <w:p w14:paraId="23E6E709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ong các quy trìn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í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o phép tăng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hi phí, năng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nhưng không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à không có sai só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ó.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yê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í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(trung ương v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phương)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ác và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các quy trì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à sá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a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ong m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</w:t>
      </w:r>
    </w:p>
    <w:p w14:paraId="6C3A14BD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phát tr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qu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:</w:t>
      </w:r>
    </w:p>
    <w:p w14:paraId="0B3A9A03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h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ông tin và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ông ch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phát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(hay còn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à ICT4D) cho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ó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óng góp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ưng cũng là thách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át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ong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giúp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hi phí cho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ra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trong các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ư chăm só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àm, năng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i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, an ninh, thiên tai và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tài nguyên. Tuy nhiên,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á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n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ang phát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ô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an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i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ân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àm nghiêm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êm cá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á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iêng tư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ác.</w:t>
      </w:r>
    </w:p>
    <w:p w14:paraId="62332899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ài chính:</w:t>
      </w:r>
    </w:p>
    <w:p w14:paraId="5FA968AC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giao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tài chính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à</w:t>
      </w:r>
    </w:p>
    <w:p w14:paraId="01216854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hân tích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ỹ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.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i tài chí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oá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ôi khi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</w:t>
      </w:r>
    </w:p>
    <w:p w14:paraId="79AC09D2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ay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5801BD0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:</w:t>
      </w:r>
    </w:p>
    <w:p w14:paraId="55BE28D6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eo bài Ngh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xu 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oà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CS 2013,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ong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l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ích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ngà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.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ngành công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, đó là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ăng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tính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ên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hính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h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phép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an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hông và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óa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các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oán khác cho phé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á trình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ó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ành các thông tin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ích. Khái n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áo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quan khác nhau như âm thanh, c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áp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t,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áp...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qua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thà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ong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.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ày như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o cho các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áo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à các c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hòng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ươ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áo trong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Y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7B316B69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hăm sóc 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k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ỏ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e:</w:t>
      </w:r>
    </w:p>
    <w:p w14:paraId="31F29AE6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ã giú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ăm só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cá nhân hóa các phương pháp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oán lâm sàng, làm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hi ph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an khá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,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áo cáo và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ông ti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 v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hân trong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ũng như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ra bên ngoài,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óa các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y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à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â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trong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thông ti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.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ang tính 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ơn là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ành.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trong cá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ăm só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à không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ung thêm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Health, eHealth và các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eo dõi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ì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ia tăng.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ghi chép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hì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,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hân,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h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khác.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ay, nh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ơ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môi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ư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là chú ý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ơ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à thông tin. "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ó nghĩa l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hưa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v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hông chính xác tăng lên khi c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ăng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"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eo dõ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on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quy mô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à khô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có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ác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ông mi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oát chính xác và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thông ti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o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y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ù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ong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ăm só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ay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nhưng nó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ngoài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ì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hông có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úc và kh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</w:t>
      </w:r>
    </w:p>
    <w:p w14:paraId="432D37D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Giáo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:</w:t>
      </w:r>
    </w:p>
    <w:p w14:paraId="38C49F48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gh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gh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oà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cKinsey cho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, ngà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ang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1,5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huyên gia cũng như nhà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v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ennessee và UC Berkeley đã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cá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ương trình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ĩ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áp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. Các khóa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ư nhân cũng phát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chương tr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áp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ó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ác chương trình m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hí như The Data Incubator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ương trình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General Assembly.</w:t>
      </w:r>
    </w:p>
    <w:p w14:paraId="6A1F5503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ruy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thông:</w:t>
      </w:r>
    </w:p>
    <w:p w14:paraId="4F0D3559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ách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ác phương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ông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ào,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rõ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trong cơ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quá trình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ông. Nick Couldry và Joseph Turow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iên trong ngành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ông và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o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là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àng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á nhân. Ngành công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ư đang c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h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môi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ư báo chí,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hí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ương trình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ì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à thay vào đó là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iêu dùng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ày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iêu vào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ư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í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ưu.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c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ùng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ông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ung (theo cách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ê) phù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suy nghĩ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i tiêu dùng. </w:t>
      </w:r>
    </w:p>
    <w:p w14:paraId="48C46854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Ví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: môi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gày càng làm cho các thông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(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o) và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</w:t>
      </w:r>
    </w:p>
    <w:p w14:paraId="31E345E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ung (bài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)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 hút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iêu dùng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</w:p>
    <w:p w14:paraId="76FE1552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ông qua các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hai th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hác nhau.</w:t>
      </w:r>
    </w:p>
    <w:p w14:paraId="0C84D989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iêu dù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iêu (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o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nhà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)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</w:t>
      </w:r>
    </w:p>
    <w:p w14:paraId="5F9A223A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ong báo chí: nhà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nhà báo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hông tin chi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i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áo và sá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. Kênh 4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ênh phát thanh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ình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Anh, đa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ong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phân tí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371FF38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l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v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 k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Internet (IoT)</w:t>
      </w:r>
    </w:p>
    <w:p w14:paraId="5FCE1719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Internet.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IoT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ày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gành công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ông, các công ty và chí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iêu chính xác hơ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tăng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phương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ông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IoT cũng ngày càng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ương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giác, v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giác này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ong các ngành như y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.</w:t>
      </w:r>
    </w:p>
    <w:p w14:paraId="0058F580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Kevin Ashton, chuyên gia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ỹ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o là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Internet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ã phát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: "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húng ta có máy tính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- n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à nó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à không c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giú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úng ta - chúng ta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eo dõi và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oát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đáng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c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í. Chúng ta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hi nào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ay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u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và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ăn chúng ta đang ăn có tươi hay không."</w:t>
      </w:r>
    </w:p>
    <w:p w14:paraId="6FCED3B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ông ng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:</w:t>
      </w:r>
    </w:p>
    <w:p w14:paraId="6C9BFCE0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m 2015,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ên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ong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inh doanh như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giúp nhân viên làm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ơn cũng như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ưu hóa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à chia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ông tin.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q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CNTT tro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doanh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à IT Operations Analytics (ITOA).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á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nguyê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vào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ác khái n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í thông min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áy móc và tính toán sâu,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NTT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oán c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m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đưa ra các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áp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h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ra. Vào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này, các doanh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ITOA cũ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óng vai trò quan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o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ý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ác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ang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á nhân riêng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a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âu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oà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ông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riê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374101DB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Bay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ai kho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7.5 petabyte và 40PB cũng như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m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40PB Apache Hadoop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, k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iêu dùng và bán hàng.</w:t>
      </w:r>
    </w:p>
    <w:p w14:paraId="53F0F85D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*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mazon.com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hàng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ack-end hàng ngày, cũng như các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ơn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án hàng bê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a. Công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õi mà Amazon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Linux v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ăm 2005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ó ba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inux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u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7,8 TB, 18,5 TB và 24,7 TB.</w:t>
      </w:r>
    </w:p>
    <w:p w14:paraId="5E74DE67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*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Facebook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50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ì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ó.</w:t>
      </w:r>
    </w:p>
    <w:p w14:paraId="4484EE5C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oogle đã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k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100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áng vào tháng 8 năm 2012.</w:t>
      </w:r>
    </w:p>
    <w:p w14:paraId="3AB90A33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Orac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 NoSQL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a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1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â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8 nhân v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1.2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â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10 nhân.</w:t>
      </w:r>
    </w:p>
    <w:p w14:paraId="67C92B0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ài toán</w:t>
      </w:r>
    </w:p>
    <w:p w14:paraId="2B83B57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27BE0741" wp14:editId="40291617">
            <wp:extent cx="5753100" cy="101346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53599" cy="10135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51926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àm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gà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an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rí 120 phút và anh ta m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em phim. Nhưng khi vào kho phim thì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ông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ên xem phim nào hay.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an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k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anh ta khô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em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1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hiên 1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ì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p phim không hay. Hãy nghĩ cách giúp a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.</w:t>
      </w:r>
    </w:p>
    <w:p w14:paraId="6832CA3A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G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pháp</w:t>
      </w:r>
    </w:p>
    <w:p w14:paraId="7F8503FC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Apache Spark &amp; Elaticsearch</w:t>
      </w:r>
    </w:p>
    <w:p w14:paraId="2CF6D07C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G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Apache Spark:</w:t>
      </w:r>
    </w:p>
    <w:p w14:paraId="13A8FB4B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pache Spark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t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pen source cluster computing framework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hát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ơ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ào năm 2009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AMPLab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alifornia, Berkeley. Sau này, Spark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ao cho Apache Software Foundation vào năm 2013 và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hát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ay. Spark cho phép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à phâ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ích nhanh các mô hì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oán. Spark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truy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oà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ùng lúc, và còn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ính năng streaming,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ù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mô hình real-time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oà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o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</w:p>
    <w:p w14:paraId="54BD2258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park cho phép phân chia t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ày thà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hơn. Sau đó, Spark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các t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ày tro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trên các cluster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erver khác nha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ai thá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uy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a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AM. Spark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API Resilient Distributed Dataset (RDD)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76DB6959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A65844D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lastRenderedPageBreak/>
        <w:t>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đ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m các t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ành p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 Spark:</w:t>
      </w:r>
    </w:p>
    <w:p w14:paraId="03915950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pache Spark Core: Spark Core là thà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õ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i cho t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ơ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àm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các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ăng khác. Nó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tính toán tr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datase tro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goài.</w:t>
      </w:r>
    </w:p>
    <w:p w14:paraId="7A1C15A5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park SQL: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à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ên Spark Core nó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hó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ho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à SchemaRDD,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ó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úc và bá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úc. Spark Streaming: Cho phép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hân tích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theo lô.</w:t>
      </w:r>
    </w:p>
    <w:p w14:paraId="22775500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*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Llib (Machine Learning Library): MLlib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áy phân tán bên trên Spark do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úc phân tá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Theo các so sánh benchmark Spark MLlib nhanh hơn chín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o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rên Hadoop (Apache Mahout)</w:t>
      </w:r>
    </w:p>
    <w:p w14:paraId="5704B6CB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rapX: Grapx là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Spark. Nó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p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ác Ap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tính toán tro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</w:p>
    <w:p w14:paraId="6AE562C2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pache Spark có các tính nă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sau đây.</w:t>
      </w:r>
    </w:p>
    <w:p w14:paraId="7D0AA495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: Spark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r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Hadoop và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nhanh hơn 100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i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r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AM, và nhanh hơn 10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i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y trê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ao t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ghi lên đĩa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Nó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l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a ngôn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: Spark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ác API c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ẵ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các ngôn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Java, Scala,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ython. Do đó,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t các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ác ngôn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ác nhau. Spark đi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èm 80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ương tá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ao. Phân tích nâng cao: Spark khô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‘Map’ và ‘Reduce’. Nó còn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QL,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theo Stream,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áy, và các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oá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(Graph) </w:t>
      </w:r>
    </w:p>
    <w:p w14:paraId="1C58EEED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esilient Distributed Datasets (RDD)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ú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ơ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Spark. Nó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hân tá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ataset trong RDD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ia ra thành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ùng logical.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ính toán trên các node khác nha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máy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(cluster). RDDs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ỳ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o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P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on, Java,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cala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ác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o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a</w:t>
      </w:r>
    </w:p>
    <w:p w14:paraId="1AD2CB3F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G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Elaticsearch</w:t>
      </w:r>
    </w:p>
    <w:p w14:paraId="23CBFEDD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lasticsearch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phát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Shay Banon vào năm 2010 và là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ân tán theo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a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m full-text, phân tíc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ã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ông qua RESTfull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JSON (JavaScript Object Notation)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gôn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Java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 cho phép Elasticsearch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rên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hác nhau, cho phép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ao.</w:t>
      </w:r>
    </w:p>
    <w:p w14:paraId="63FD28FE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lasticsearch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ê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etabyte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ó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úc và không có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úc.</w:t>
      </w:r>
    </w:p>
    <w:p w14:paraId="021A87C5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lasticsearch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hư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ay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o các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ài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hư MongoDb hay RavenDb.</w:t>
      </w:r>
    </w:p>
    <w:p w14:paraId="4ED74ED5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lasticsearch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ăng tìm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,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à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full-text.</w:t>
      </w:r>
    </w:p>
    <w:p w14:paraId="34F8190C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lasticsearch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máy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Wikipedia, The Guardian, StakOverflow, GitHub, ...</w:t>
      </w:r>
    </w:p>
    <w:p w14:paraId="2CE5BFC5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lasticsearch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phân tích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ó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eo c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ang,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ong Elasticsearch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ia thành các Shard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Shard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ành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hau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khi có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index,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áy Master. Master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a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Shard như kíc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, nơi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au đ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â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ài nguyên giao task chia công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index ra thành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hard khác nhau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ă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an đán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o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 Khi có 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ên Elasticsearch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áy Master sau đó máy này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ưa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 chác Shard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ài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iên qua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i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ê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Shard, sau đó toà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a ra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ùng.</w:t>
      </w:r>
    </w:p>
    <w:p w14:paraId="04FABD50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*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pache Spark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ính toán song song nê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ó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odule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uy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hác nhau như HDFS thao 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ên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i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adoop. Spark SQL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module cho phép thao tác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ong song trong các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Elasticsearch thì có module Apa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 Spark connector giúp cho phé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park Context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án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à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ong so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ày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u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hông qua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à elasticsearchhadoop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ính toán song so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2 quá trình: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o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 song trên Elasticsearch và tính toán, á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ô hìn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áy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ong song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Apache Spark.</w:t>
      </w:r>
    </w:p>
    <w:p w14:paraId="223D6A4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Mô hình g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pháp:</w:t>
      </w:r>
    </w:p>
    <w:p w14:paraId="2921D7F7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ô hìn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IB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apache spark và elasticsearch</w:t>
      </w:r>
    </w:p>
    <w:p w14:paraId="1266F9D9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03414328" wp14:editId="79B9FDFD">
            <wp:extent cx="6646545" cy="3253740"/>
            <wp:effectExtent l="0" t="0" r="1905" b="3810"/>
            <wp:docPr id="130402920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029208" name="Picture 1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253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8BA884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1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oad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ovie vào Spark.</w:t>
      </w:r>
    </w:p>
    <w:p w14:paraId="6FCC89A5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2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park DataFrame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à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load vào Elasticsearch.</w:t>
      </w:r>
    </w:p>
    <w:p w14:paraId="14C979E7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3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park Mllib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ainning.</w:t>
      </w:r>
    </w:p>
    <w:p w14:paraId="1056493F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4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ưu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ô hình vào Elasticsearch.</w:t>
      </w:r>
    </w:p>
    <w:p w14:paraId="59449D73" w14:textId="77777777" w:rsidR="00322BDC" w:rsidRPr="00F52549" w:rsidRDefault="00DC4313" w:rsidP="00F52549">
      <w:pPr>
        <w:pStyle w:val="ListParagraph"/>
        <w:tabs>
          <w:tab w:val="left" w:pos="7170"/>
        </w:tabs>
        <w:spacing w:line="360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5.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Elasticsearch queries v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ustom vector scoring plugin,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ìm ra phim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. Movie Database AP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oster phim.</w:t>
      </w:r>
    </w:p>
    <w:p w14:paraId="38591B0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ài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t 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ngh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m:</w:t>
      </w:r>
    </w:p>
    <w:p w14:paraId="4D6E6B47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ode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ác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ên 1 host local (HĐH Ubunt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22 .04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.03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)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l-latest -small có kích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3.14MB</w:t>
      </w:r>
    </w:p>
    <w:p w14:paraId="2016622E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DATASET</w:t>
      </w:r>
    </w:p>
    <w:p w14:paraId="15C13AF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Quá trình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g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máy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ác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ính sau đây:</w:t>
      </w:r>
    </w:p>
    <w:p w14:paraId="30FF7DFB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: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oà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tro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Google Chrome.</w:t>
      </w:r>
    </w:p>
    <w:p w14:paraId="5490C9C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: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đán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o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51995E43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hu t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phim</w:t>
      </w:r>
    </w:p>
    <w:p w14:paraId="03C20610" w14:textId="77777777" w:rsidR="00322BDC" w:rsidRPr="00F52549" w:rsidRDefault="00DC4313" w:rsidP="00F52549">
      <w:pPr>
        <w:tabs>
          <w:tab w:val="left" w:pos="7170"/>
        </w:tabs>
        <w:spacing w:line="360" w:lineRule="auto"/>
        <w:ind w:firstLine="426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ang web và thông ti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a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rawler và searc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Google Chrome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hàng ngày ngay khi có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êm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ân tí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óc tách (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Jsoup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óc tác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tml đây là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o phép dùng cú pháp css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ính html) và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ào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456F3F7F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hu t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phim NETFLIX</w:t>
      </w:r>
    </w:p>
    <w:p w14:paraId="57E3C10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là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ích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ác thông ti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ang web đánh giá phim NETFLIX (Internet Movie Database). D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ây là thông ti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ích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ETFLIX.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(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</w:t>
      </w:r>
      <w:hyperlink r:id="rId24" w:history="1">
        <w:r w:rsidRPr="00F52549">
          <w:rPr>
            <w:rStyle w:val="Hyperlink"/>
            <w:rFonts w:ascii="Times New Roman" w:hAnsi="Times New Roman" w:cs="Times New Roman"/>
            <w:color w:val="161616" w:themeColor="background2" w:themeShade="19"/>
            <w:sz w:val="26"/>
            <w:szCs w:val="26"/>
          </w:rPr>
          <w:t>https://www.netflix.com/vn/</w:t>
        </w:r>
      </w:hyperlink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) </w:t>
      </w:r>
    </w:p>
    <w:p w14:paraId="57702358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Hình: Thông tin phim trên trang NETFLIX</w:t>
      </w: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6F51D669" wp14:editId="319B6285">
            <wp:extent cx="6646545" cy="2896870"/>
            <wp:effectExtent l="0" t="0" r="190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896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08DAF6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2C4C9BC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327C1E3E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ETFLIX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website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ó đóng vai trò như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nơi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ông tin chi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tác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, ngoài ra NETFLIXcòn là website uy tín đóng vai trò như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à phê bình. NETFLIXcũng là nơ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ý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ánh giá,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tác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các 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ư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công t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,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ì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,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ỹ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ay phim...NETFLIX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ó uy tí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Internet, cũng như các tí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môn ng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7. Ngoài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ung phê bình đánh giá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tác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ĩ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, NETFLIX còn đánh giá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ác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ình hay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gôi sao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, nh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... Tên phim, nă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iên.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ung phim,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,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rating.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này th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117.094 thông tin phim NETFLIX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a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ào cơ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ySQL, và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heo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au.</w:t>
      </w:r>
    </w:p>
    <w:p w14:paraId="5EA10E68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h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tr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thông tin phim NETFLIXtrong cơ 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28"/>
        <w:gridCol w:w="5229"/>
      </w:tblGrid>
      <w:tr w:rsidR="00322BDC" w:rsidRPr="00F52549" w14:paraId="45069D8D" w14:textId="77777777">
        <w:tc>
          <w:tcPr>
            <w:tcW w:w="5228" w:type="dxa"/>
          </w:tcPr>
          <w:p w14:paraId="63B29C79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ên trư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ờ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ng </w:t>
            </w:r>
          </w:p>
          <w:p w14:paraId="5629AEFD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  <w:tc>
          <w:tcPr>
            <w:tcW w:w="5229" w:type="dxa"/>
          </w:tcPr>
          <w:p w14:paraId="182B025E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Miêu t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ả</w:t>
            </w:r>
          </w:p>
        </w:tc>
      </w:tr>
      <w:tr w:rsidR="00322BDC" w:rsidRPr="00F52549" w14:paraId="52FE39FF" w14:textId="77777777">
        <w:tc>
          <w:tcPr>
            <w:tcW w:w="5228" w:type="dxa"/>
          </w:tcPr>
          <w:p w14:paraId="29D6F60D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id</w:t>
            </w:r>
          </w:p>
        </w:tc>
        <w:tc>
          <w:tcPr>
            <w:tcW w:w="5229" w:type="dxa"/>
          </w:tcPr>
          <w:p w14:paraId="36AA23AB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Đ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ị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h danh c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ủ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a IMDb</w:t>
            </w:r>
          </w:p>
          <w:p w14:paraId="382733E2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6664020B" w14:textId="77777777">
        <w:tc>
          <w:tcPr>
            <w:tcW w:w="5228" w:type="dxa"/>
          </w:tcPr>
          <w:p w14:paraId="7E03BDC1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director</w:t>
            </w:r>
          </w:p>
        </w:tc>
        <w:tc>
          <w:tcPr>
            <w:tcW w:w="5229" w:type="dxa"/>
          </w:tcPr>
          <w:p w14:paraId="7093984F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Đ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ạ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o d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ễ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</w:t>
            </w:r>
          </w:p>
          <w:p w14:paraId="694710FF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3CE88D9C" w14:textId="77777777">
        <w:tc>
          <w:tcPr>
            <w:tcW w:w="5228" w:type="dxa"/>
          </w:tcPr>
          <w:p w14:paraId="25AF400E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genre</w:t>
            </w:r>
          </w:p>
        </w:tc>
        <w:tc>
          <w:tcPr>
            <w:tcW w:w="5229" w:type="dxa"/>
          </w:tcPr>
          <w:p w14:paraId="4F392DAE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h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ể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lo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ạ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i</w:t>
            </w:r>
          </w:p>
          <w:p w14:paraId="5F9A48D2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34D5DAF7" w14:textId="77777777">
        <w:tc>
          <w:tcPr>
            <w:tcW w:w="5228" w:type="dxa"/>
          </w:tcPr>
          <w:p w14:paraId="408D7409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Image link</w:t>
            </w:r>
          </w:p>
        </w:tc>
        <w:tc>
          <w:tcPr>
            <w:tcW w:w="5229" w:type="dxa"/>
          </w:tcPr>
          <w:p w14:paraId="0DA9595C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Poster</w:t>
            </w:r>
          </w:p>
        </w:tc>
      </w:tr>
      <w:tr w:rsidR="00322BDC" w:rsidRPr="00F52549" w14:paraId="2C1E011F" w14:textId="77777777">
        <w:tc>
          <w:tcPr>
            <w:tcW w:w="5228" w:type="dxa"/>
          </w:tcPr>
          <w:p w14:paraId="0B3E0695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lastRenderedPageBreak/>
              <w:t>link</w:t>
            </w:r>
          </w:p>
        </w:tc>
        <w:tc>
          <w:tcPr>
            <w:tcW w:w="5229" w:type="dxa"/>
          </w:tcPr>
          <w:p w14:paraId="658F353A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Link trên IMDb</w:t>
            </w:r>
          </w:p>
          <w:p w14:paraId="41F9EDA1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687C739C" w14:textId="77777777">
        <w:tc>
          <w:tcPr>
            <w:tcW w:w="5228" w:type="dxa"/>
          </w:tcPr>
          <w:p w14:paraId="161DCE9E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ame</w:t>
            </w:r>
          </w:p>
        </w:tc>
        <w:tc>
          <w:tcPr>
            <w:tcW w:w="5229" w:type="dxa"/>
          </w:tcPr>
          <w:p w14:paraId="108C3A66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ên phim</w:t>
            </w:r>
          </w:p>
          <w:p w14:paraId="6EA91AF7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5149AB61" w14:textId="77777777">
        <w:tc>
          <w:tcPr>
            <w:tcW w:w="5228" w:type="dxa"/>
          </w:tcPr>
          <w:p w14:paraId="096C0782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outline</w:t>
            </w:r>
          </w:p>
        </w:tc>
        <w:tc>
          <w:tcPr>
            <w:tcW w:w="5229" w:type="dxa"/>
          </w:tcPr>
          <w:p w14:paraId="1068C5EB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ộ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i dung</w:t>
            </w:r>
          </w:p>
          <w:p w14:paraId="1E7D8AFC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25A9C401" w14:textId="77777777">
        <w:tc>
          <w:tcPr>
            <w:tcW w:w="5228" w:type="dxa"/>
          </w:tcPr>
          <w:p w14:paraId="12408D2B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year</w:t>
            </w:r>
          </w:p>
        </w:tc>
        <w:tc>
          <w:tcPr>
            <w:tcW w:w="5229" w:type="dxa"/>
          </w:tcPr>
          <w:p w14:paraId="517477CC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ăm</w:t>
            </w:r>
          </w:p>
          <w:p w14:paraId="7C24AA64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6474BD7B" w14:textId="77777777">
        <w:tc>
          <w:tcPr>
            <w:tcW w:w="5228" w:type="dxa"/>
          </w:tcPr>
          <w:p w14:paraId="7CD10FA2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release_date</w:t>
            </w:r>
          </w:p>
        </w:tc>
        <w:tc>
          <w:tcPr>
            <w:tcW w:w="5229" w:type="dxa"/>
          </w:tcPr>
          <w:p w14:paraId="7B51BFAC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Ngày phát 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hành</w:t>
            </w:r>
          </w:p>
          <w:p w14:paraId="0A331336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15C41C41" w14:textId="77777777">
        <w:tc>
          <w:tcPr>
            <w:tcW w:w="5228" w:type="dxa"/>
          </w:tcPr>
          <w:p w14:paraId="6D9600BB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actor</w:t>
            </w:r>
          </w:p>
        </w:tc>
        <w:tc>
          <w:tcPr>
            <w:tcW w:w="5229" w:type="dxa"/>
          </w:tcPr>
          <w:p w14:paraId="2EA6F91A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D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ễ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 viên</w:t>
            </w:r>
          </w:p>
          <w:p w14:paraId="56AF14F7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2399B9B2" w14:textId="77777777">
        <w:tc>
          <w:tcPr>
            <w:tcW w:w="5228" w:type="dxa"/>
          </w:tcPr>
          <w:p w14:paraId="1F7C98E5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runtime</w:t>
            </w:r>
          </w:p>
        </w:tc>
        <w:tc>
          <w:tcPr>
            <w:tcW w:w="5229" w:type="dxa"/>
          </w:tcPr>
          <w:p w14:paraId="0A025446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h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ờ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i lư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ợ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g</w:t>
            </w:r>
          </w:p>
          <w:p w14:paraId="1667B50F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32B5559A" w14:textId="77777777">
        <w:tc>
          <w:tcPr>
            <w:tcW w:w="5228" w:type="dxa"/>
          </w:tcPr>
          <w:p w14:paraId="5B75B2CF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ratingCount</w:t>
            </w:r>
          </w:p>
        </w:tc>
        <w:tc>
          <w:tcPr>
            <w:tcW w:w="5229" w:type="dxa"/>
          </w:tcPr>
          <w:p w14:paraId="4D59A489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T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ố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ng s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ố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 xml:space="preserve"> đánh giá</w:t>
            </w:r>
          </w:p>
          <w:p w14:paraId="030A06D9" w14:textId="77777777" w:rsidR="00322BDC" w:rsidRPr="00F52549" w:rsidRDefault="00322BDC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</w:p>
        </w:tc>
      </w:tr>
      <w:tr w:rsidR="00322BDC" w:rsidRPr="00F52549" w14:paraId="36BB8E4D" w14:textId="77777777">
        <w:tc>
          <w:tcPr>
            <w:tcW w:w="5228" w:type="dxa"/>
          </w:tcPr>
          <w:p w14:paraId="71A1B336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rate</w:t>
            </w:r>
          </w:p>
        </w:tc>
        <w:tc>
          <w:tcPr>
            <w:tcW w:w="5229" w:type="dxa"/>
          </w:tcPr>
          <w:p w14:paraId="63650D49" w14:textId="77777777" w:rsidR="00322BDC" w:rsidRPr="00F52549" w:rsidRDefault="00DC4313" w:rsidP="00F52549">
            <w:pPr>
              <w:tabs>
                <w:tab w:val="left" w:pos="7170"/>
              </w:tabs>
              <w:spacing w:after="0" w:line="360" w:lineRule="auto"/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</w:pP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Đi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ể</w:t>
            </w:r>
            <w:r w:rsidRPr="00F52549">
              <w:rPr>
                <w:rFonts w:ascii="Times New Roman" w:hAnsi="Times New Roman" w:cs="Times New Roman"/>
                <w:color w:val="161616" w:themeColor="background2" w:themeShade="19"/>
                <w:sz w:val="26"/>
                <w:szCs w:val="26"/>
              </w:rPr>
              <w:t>m đánh giá trung</w:t>
            </w:r>
          </w:p>
        </w:tc>
      </w:tr>
    </w:tbl>
    <w:p w14:paraId="544EDF36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70D60024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CD06A0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ngh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m trên 1 Host</w:t>
      </w:r>
    </w:p>
    <w:p w14:paraId="427F64D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ác 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cài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</w:t>
      </w:r>
    </w:p>
    <w:p w14:paraId="2C4C0942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ài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 Elasticsearch 5.3.0</w:t>
      </w:r>
    </w:p>
    <w:p w14:paraId="7C0C068F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7464972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$ wget </w:t>
      </w:r>
      <w:hyperlink r:id="rId26" w:history="1">
        <w:r w:rsidRPr="00F52549">
          <w:rPr>
            <w:rStyle w:val="Hyperlink"/>
            <w:rFonts w:ascii="Times New Roman" w:hAnsi="Times New Roman" w:cs="Times New Roman"/>
            <w:color w:val="161616" w:themeColor="background2" w:themeShade="19"/>
            <w:sz w:val="26"/>
            <w:szCs w:val="26"/>
          </w:rPr>
          <w:t>https://artifacts.elastic.co/downloads/elasticsearch/elasticsearch-5.3.0.tar.gz</w:t>
        </w:r>
      </w:hyperlink>
    </w:p>
    <w:p w14:paraId="5206BE81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7C73BE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tar xfz elasticsearch-5.3.0.tar.gz</w:t>
      </w:r>
    </w:p>
    <w:p w14:paraId="6151A2A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311F6335" wp14:editId="1C2DA865">
            <wp:extent cx="6646545" cy="1921510"/>
            <wp:effectExtent l="0" t="0" r="1905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92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D987B5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1B37F695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CFB8513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82D06A9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ài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t Elasticsearch vector 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scoring plugin</w:t>
      </w:r>
    </w:p>
    <w:p w14:paraId="22657CA7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1EA1F0C0" wp14:editId="459DC938">
            <wp:extent cx="6705600" cy="1653540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6705600" cy="1653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6BE4C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cd elasticsearch-5.3.0</w:t>
      </w:r>
    </w:p>
    <w:p w14:paraId="0834F639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./bin/elasticsearch-plugin install https://github.com/MLnick/elasticsearch-vector-scoring/releases/download/v5.3.0/elasticsearch-vector-scoring-5.3.0.zip</w:t>
      </w:r>
    </w:p>
    <w:p w14:paraId="72D69E34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2E80254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K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 Elasticsearch</w:t>
      </w:r>
    </w:p>
    <w:p w14:paraId="05220BE7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513D5085" wp14:editId="3846DCBA">
            <wp:extent cx="6646545" cy="2095500"/>
            <wp:effectExtent l="0" t="0" r="190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09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2F55DE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$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/bin/elasticsearch</w:t>
      </w:r>
    </w:p>
    <w:p w14:paraId="60FDDAEC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05C46F32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lastRenderedPageBreak/>
        <w:t>Cài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 Elasticsearch Python client</w:t>
      </w:r>
    </w:p>
    <w:p w14:paraId="5BEA946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118EA051" wp14:editId="27A9079D">
            <wp:extent cx="6646545" cy="1584960"/>
            <wp:effectExtent l="0" t="0" r="190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584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AFE17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502A2AE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pip install elasticsearch==5.3.0</w:t>
      </w:r>
    </w:p>
    <w:p w14:paraId="1127BD63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3C994014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Elasticsearch Spark connector</w:t>
      </w:r>
    </w:p>
    <w:p w14:paraId="5E3C132F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1A95D0C1" wp14:editId="007630DE">
            <wp:extent cx="6646545" cy="3627120"/>
            <wp:effectExtent l="0" t="0" r="190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627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B8DCB3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BF784B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513D6354" wp14:editId="3B186D93">
            <wp:extent cx="6646545" cy="2567940"/>
            <wp:effectExtent l="0" t="0" r="1905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56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AB111D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ABC34AA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$ wget </w:t>
      </w:r>
      <w:hyperlink r:id="rId33" w:history="1">
        <w:r w:rsidRPr="00F52549">
          <w:rPr>
            <w:rStyle w:val="Hyperlink"/>
            <w:rFonts w:ascii="Times New Roman" w:hAnsi="Times New Roman" w:cs="Times New Roman"/>
            <w:color w:val="161616" w:themeColor="background2" w:themeShade="19"/>
            <w:sz w:val="26"/>
            <w:szCs w:val="26"/>
          </w:rPr>
          <w:t>https://download.elastic.co/hadoop</w:t>
        </w:r>
        <w:r w:rsidRPr="00F52549">
          <w:rPr>
            <w:rStyle w:val="Hyperlink"/>
            <w:rFonts w:ascii="Times New Roman" w:hAnsi="Times New Roman" w:cs="Times New Roman"/>
            <w:color w:val="161616" w:themeColor="background2" w:themeShade="19"/>
            <w:sz w:val="26"/>
            <w:szCs w:val="26"/>
          </w:rPr>
          <w:t>/elasticsearch-hadoop-5.3.0.zip</w:t>
        </w:r>
      </w:hyperlink>
    </w:p>
    <w:p w14:paraId="513D4143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unzip elasticsearch-hadoop-5.3.0.zip</w:t>
      </w:r>
    </w:p>
    <w:p w14:paraId="35FD8992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A9384E6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Apache Spark:</w:t>
      </w:r>
    </w:p>
    <w:p w14:paraId="685E43BE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33308076" wp14:editId="66BD0376">
            <wp:extent cx="6646545" cy="1950720"/>
            <wp:effectExtent l="0" t="0" r="190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>
                      <a:picLocks noChangeAspect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95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59C836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2662809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$ wget </w:t>
      </w:r>
      <w:hyperlink r:id="rId35" w:history="1">
        <w:r w:rsidRPr="00F52549">
          <w:rPr>
            <w:rStyle w:val="Hyperlink"/>
            <w:rFonts w:ascii="Times New Roman" w:hAnsi="Times New Roman" w:cs="Times New Roman"/>
            <w:color w:val="161616" w:themeColor="background2" w:themeShade="19"/>
            <w:sz w:val="26"/>
            <w:szCs w:val="26"/>
          </w:rPr>
          <w:t>https://archive.apache.org/dist/spark/spark-2.2.0/spark-2.2.0-bin-hadoop2.7.tgz</w:t>
        </w:r>
      </w:hyperlink>
    </w:p>
    <w:p w14:paraId="2BEB9A1D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tar xfz spark-2.2.0-bin-hadoop2.7.tgz</w:t>
      </w:r>
    </w:p>
    <w:p w14:paraId="0884170A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E749F9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ài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 Numpy</w:t>
      </w:r>
    </w:p>
    <w:p w14:paraId="6B1A5BB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7C3AA27A" wp14:editId="70780FA3">
            <wp:extent cx="6646545" cy="975360"/>
            <wp:effectExtent l="0" t="0" r="190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975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D2D61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pip install numpy</w:t>
      </w:r>
    </w:p>
    <w:p w14:paraId="5F02E18A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0C935C5A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Movielens</w:t>
      </w:r>
    </w:p>
    <w:p w14:paraId="0C4AADC8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48FCE104" wp14:editId="28513996">
            <wp:extent cx="6646545" cy="2590800"/>
            <wp:effectExtent l="0" t="0" r="190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59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F99744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2D2CDBBA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2CF6481C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7F39365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cd data</w:t>
      </w:r>
    </w:p>
    <w:p w14:paraId="50E644C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$ wget </w:t>
      </w:r>
      <w:hyperlink r:id="rId38" w:history="1">
        <w:r w:rsidRPr="00F52549">
          <w:rPr>
            <w:rStyle w:val="Hyperlink"/>
            <w:rFonts w:ascii="Times New Roman" w:hAnsi="Times New Roman" w:cs="Times New Roman"/>
            <w:color w:val="161616" w:themeColor="background2" w:themeShade="19"/>
            <w:sz w:val="26"/>
            <w:szCs w:val="26"/>
          </w:rPr>
          <w:t>http://files.grouplens.org/datasets/movielens/ml-latest-small.zip</w:t>
        </w:r>
      </w:hyperlink>
    </w:p>
    <w:p w14:paraId="2CE86CE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$ unzip ml-latest-small.zip</w:t>
      </w:r>
    </w:p>
    <w:p w14:paraId="6BA72DD0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0795787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ài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 Jupyter notebook</w:t>
      </w:r>
    </w:p>
    <w:p w14:paraId="0C3BBA2A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$ pip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nstall jupyter</w:t>
      </w: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4F1AEEE2" wp14:editId="574B2134">
            <wp:extent cx="6646545" cy="2914650"/>
            <wp:effectExtent l="0" t="0" r="190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914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618890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78459E34" wp14:editId="21D33AB0">
            <wp:extent cx="6646545" cy="3152140"/>
            <wp:effectExtent l="0" t="0" r="190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152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C0FC11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1892E667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69DC92B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h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y jupyter notebook:</w:t>
      </w:r>
    </w:p>
    <w:p w14:paraId="7E3B68F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3F7F26EA" wp14:editId="0C04A299">
            <wp:extent cx="6646545" cy="3143885"/>
            <wp:effectExtent l="0" t="0" r="190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>
                      <a:picLocks noChangeAspect="1"/>
                    </pic:cNvPicPr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143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368640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6EC919D7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28DE74EA" wp14:editId="79380AB9">
            <wp:extent cx="6646545" cy="3220085"/>
            <wp:effectExtent l="0" t="0" r="190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>
                      <a:picLocks noChangeAspect="1"/>
                    </pic:cNvPicPr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220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F15015" w14:textId="77777777" w:rsidR="00322BDC" w:rsidRPr="00F52549" w:rsidRDefault="00DC4313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YSPARK_DRIVER_PYTHON="jupyter" PYSPARK_DRIVER_PYTHON_OPTS="notebook" nhom7/hieu/spark-2.2.0-bin-hadoop2.7/bin/pyspark --driver-memory 4g --driver-class-path nhom7/hieu/elasticsearch-hadoop-5.3.0/dist/elas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search-spark-20_2.11-5.3.0.jar</w:t>
      </w:r>
    </w:p>
    <w:p w14:paraId="4B99FC96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</w:p>
    <w:p w14:paraId="6D7BE0DA" w14:textId="77777777" w:rsidR="00322BDC" w:rsidRPr="00F52549" w:rsidRDefault="00DC4313" w:rsidP="00F52549">
      <w:pPr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K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 xml:space="preserve"> Qu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 xml:space="preserve"> Đ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t Đ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c:</w:t>
      </w:r>
    </w:p>
    <w:p w14:paraId="446E0DA5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</w:p>
    <w:p w14:paraId="4D0E55EC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</w:p>
    <w:p w14:paraId="3A03168D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</w:p>
    <w:p w14:paraId="2384F491" w14:textId="77777777" w:rsidR="00322BDC" w:rsidRPr="00F52549" w:rsidRDefault="00322BDC" w:rsidP="00F52549">
      <w:pPr>
        <w:tabs>
          <w:tab w:val="left" w:pos="7170"/>
        </w:tabs>
        <w:spacing w:line="360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3EA7343F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eastAsia="Times New Roman" w:hAnsi="Times New Roman" w:cs="Times New Roman"/>
          <w:noProof/>
          <w:color w:val="161616" w:themeColor="background2" w:themeShade="19"/>
          <w:sz w:val="26"/>
          <w:szCs w:val="26"/>
          <w:lang w:val="vi-VN"/>
        </w:rPr>
        <w:drawing>
          <wp:inline distT="0" distB="0" distL="0" distR="0" wp14:anchorId="7600539D" wp14:editId="0594AA58">
            <wp:extent cx="5943600" cy="3090545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/>
                    <pic:cNvPicPr>
                      <a:picLocks noChangeAspect="1"/>
                    </pic:cNvPicPr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90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C18FF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eastAsia="Times New Roman" w:hAnsi="Times New Roman" w:cs="Times New Roman"/>
          <w:noProof/>
          <w:color w:val="161616" w:themeColor="background2" w:themeShade="19"/>
          <w:sz w:val="26"/>
          <w:szCs w:val="26"/>
          <w:lang w:val="vi-VN"/>
        </w:rPr>
        <w:lastRenderedPageBreak/>
        <w:drawing>
          <wp:inline distT="0" distB="0" distL="0" distR="0" wp14:anchorId="3357B2A2" wp14:editId="466CC153">
            <wp:extent cx="5943600" cy="3107055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icture 37"/>
                    <pic:cNvPicPr>
                      <a:picLocks noChangeAspect="1"/>
                    </pic:cNvPicPr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07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7CCC0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eastAsia="Times New Roman" w:hAnsi="Times New Roman" w:cs="Times New Roman"/>
          <w:noProof/>
          <w:color w:val="161616" w:themeColor="background2" w:themeShade="19"/>
          <w:sz w:val="26"/>
          <w:szCs w:val="26"/>
          <w:lang w:val="vi-VN"/>
        </w:rPr>
        <w:drawing>
          <wp:inline distT="0" distB="0" distL="0" distR="0" wp14:anchorId="55416A23" wp14:editId="4991AA83">
            <wp:extent cx="5943600" cy="3041650"/>
            <wp:effectExtent l="0" t="0" r="0" b="635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Picture 38"/>
                    <pic:cNvPicPr>
                      <a:picLocks noChangeAspect="1"/>
                    </pic:cNvPicPr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41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669A9F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Phân tích và quan sát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u tr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khi đưa vào s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ng.</w:t>
      </w:r>
    </w:p>
    <w:p w14:paraId="47469A6E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1:</w:t>
      </w:r>
    </w:p>
    <w:p w14:paraId="7A9F518A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ính quy (regular expression)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xem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ó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ay không.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u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ính quy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à ^(.*), The \((\d{4})\)&lt;span class="math-inline"&gt;\, trong đó: * `(.*)`: Nhó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(capturing group)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, dù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 * `, The (`: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v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ơ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* `(\d{4})`: Nhó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ai, dù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năm r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 * `)`: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ơn đóng.</w:t>
      </w:r>
    </w:p>
    <w:p w14:paraId="4D080455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hà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hà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e Movie Name (Year).</w:t>
      </w:r>
    </w:p>
    <w:p w14:paraId="479B0B9E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ông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hà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.</w:t>
      </w:r>
    </w:p>
    <w:p w14:paraId="221984F7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này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hà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giúp cho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ý và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phim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ê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ễ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àng hơn.</w:t>
      </w:r>
    </w:p>
    <w:p w14:paraId="480EC608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74474FB5" wp14:editId="6EC9D713">
            <wp:extent cx="5579745" cy="2967355"/>
            <wp:effectExtent l="76200" t="76200" r="135255" b="137795"/>
            <wp:docPr id="986997343" name="Picture 5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6997343" name="Picture 5" descr="A screenshot of a computer&#10;&#10;Description automatically generated"/>
                    <pic:cNvPicPr>
                      <a:picLocks noChangeAspect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2967355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9CFF3A0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2:</w:t>
      </w:r>
    </w:p>
    <w:p w14:paraId="39C22F58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này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hân tích và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quan hó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 (movies.csv)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op 10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. D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ây là phân tíc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:</w:t>
      </w:r>
    </w:p>
    <w:p w14:paraId="699F244C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`import pandas as pd`: 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Pandas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àm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194075F1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`import matplotlib.pyplot as plt` và `import seaborn as sns`: 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atplotlib và Seabor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58F95B77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`movies = pd.read_csv('movie.csv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 'movie.csv' và lưu và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`movies`. Đây l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7136D7EB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`genres_count = movies['genres'].str.split('|', expand=True).stack().value_counts().head(10)`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eries (danh sá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 các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)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.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,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'genres'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ataFrame `movies`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ách thành cá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 riêng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ẻ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'|' v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à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dòng. Sau đó, `value_counts()`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à `head(10)`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10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.</w:t>
      </w:r>
    </w:p>
    <w:p w14:paraId="60063D98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`plt.figure(figsize=(10, 6))`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ình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kích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là 10x6.</w:t>
      </w:r>
    </w:p>
    <w:p w14:paraId="6A75C75C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36DF7C7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`sns.barplot(x=genres_count.values, y=genres_count.index, palette='cool')`: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eabor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(bar cha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).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 l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(values) và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y là tê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 (index)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`genres_count`. Màu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àu 'cool'.</w:t>
      </w:r>
    </w:p>
    <w:p w14:paraId="6CC76196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`plt.xlabel('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ãn cho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x là "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".</w:t>
      </w:r>
    </w:p>
    <w:p w14:paraId="37F79E98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`plt.ylabel('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hãn cho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y là "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".</w:t>
      </w:r>
    </w:p>
    <w:p w14:paraId="318C04A9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`plt.title('Top 10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639BA042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`plt.show()`: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ã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.</w:t>
      </w:r>
    </w:p>
    <w:p w14:paraId="645FEE26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504CEBB6" wp14:editId="31FB900B">
            <wp:extent cx="5579745" cy="2365375"/>
            <wp:effectExtent l="0" t="0" r="1905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Picture 48"/>
                    <pic:cNvPicPr>
                      <a:picLocks noChangeAspect="1"/>
                    </pic:cNvPicPr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2365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401067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1AD1B131" wp14:editId="79876B4E">
            <wp:extent cx="5579745" cy="2691765"/>
            <wp:effectExtent l="0" t="0" r="1905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/>
                    <pic:cNvPicPr>
                      <a:picLocks noChangeAspect="1"/>
                    </pic:cNvPicPr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2691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C22F22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3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:</w:t>
      </w:r>
    </w:p>
    <w:p w14:paraId="1F9724E3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1. `import pandas as pd`: 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Pandas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àm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.</w:t>
      </w:r>
    </w:p>
    <w:p w14:paraId="046EE3C6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2. `movies =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d.read_csv('movie.csv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CSV 'movie.csv' và lưu và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`movies`. Đây l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.</w:t>
      </w:r>
    </w:p>
    <w:p w14:paraId="2D24C519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3. `desired_genre = "Action"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phim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m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xem. Trong ví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này,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là "Action".</w:t>
      </w:r>
    </w:p>
    <w:p w14:paraId="76AA2353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4. `genre_count = movies['ge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res'].str.contains(desired_genre).sum()`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Series (danh sách các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)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tra xem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'genres'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DataFrame `movies` có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(ví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: "Action") không. Sau đó,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`sum()`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mãn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.</w:t>
      </w:r>
    </w:p>
    <w:p w14:paraId="781A1FC9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5. `print(f'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phim tro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"{desired_genre}": {genre_count}')`: I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phim tro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ên màn hình.</w:t>
      </w:r>
    </w:p>
    <w:p w14:paraId="1D424CF2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  <w:lang w:val="vi-VN"/>
        </w:rPr>
        <w:drawing>
          <wp:inline distT="0" distB="0" distL="0" distR="0" wp14:anchorId="5B2C8C9D" wp14:editId="571B57D9">
            <wp:extent cx="6646545" cy="1620520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/>
                    <pic:cNvPicPr>
                      <a:picLocks noChangeAspect="1"/>
                    </pic:cNvPicPr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62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8E9B2F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lastRenderedPageBreak/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 xml:space="preserve">c 4: </w:t>
      </w:r>
    </w:p>
    <w:p w14:paraId="60E4278C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code này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CSV 'ratings.csv', sau đó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đánh giá c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là 5 sao. D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đây là phân tíc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code</w:t>
      </w:r>
    </w:p>
    <w:p w14:paraId="2BCE1F05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1. `import pandas as pd`: 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Pandas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àm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.</w:t>
      </w:r>
    </w:p>
    <w:p w14:paraId="1D88D1A5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2. `ratings = pd.read_csv('rating.csv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CSV 'rating.csv' và lưu và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`ra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s`. Đây l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.</w:t>
      </w:r>
    </w:p>
    <w:p w14:paraId="24DF5DB7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3. `five_star_ratings_count = len(ratings[ratings['rating'] == 5])`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Series (danh sách các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)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á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các dòng trong DataFrame `ratings` mà c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5 (5 sao) và sau đ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ng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`len()`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dò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mãn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này.</w:t>
      </w:r>
    </w:p>
    <w:p w14:paraId="281B06DB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4. `print(f'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đánh giá 5 sao: {five_star_ratings_count}')`: I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đánh giá c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5 sao lên màn hình.</w:t>
      </w:r>
    </w:p>
    <w:p w14:paraId="2FE2BD13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code này cho phép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và in ra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đánh giá c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là 5 sao tro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.</w:t>
      </w:r>
    </w:p>
    <w:p w14:paraId="287C609D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  <w:lang w:val="vi-VN"/>
        </w:rPr>
        <w:drawing>
          <wp:inline distT="0" distB="0" distL="0" distR="0" wp14:anchorId="4F06007D" wp14:editId="344DA163">
            <wp:extent cx="6646545" cy="1615440"/>
            <wp:effectExtent l="0" t="0" r="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/>
                    <pic:cNvPicPr>
                      <a:picLocks noChangeAspect="1"/>
                    </pic:cNvPicPr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61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93314A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 xml:space="preserve">c 5: </w:t>
      </w:r>
    </w:p>
    <w:p w14:paraId="17D6BDF3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</w:pPr>
    </w:p>
    <w:p w14:paraId="2441D37E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  <w:lang w:val="vi-VN"/>
        </w:rPr>
        <w:drawing>
          <wp:inline distT="0" distB="0" distL="0" distR="0" wp14:anchorId="213534F9" wp14:editId="113DFE6A">
            <wp:extent cx="6646545" cy="2784475"/>
            <wp:effectExtent l="0" t="0" r="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2"/>
                    <pic:cNvPicPr>
                      <a:picLocks noChangeAspect="1"/>
                    </pic:cNvPicPr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78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B55CE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:</w:t>
      </w:r>
    </w:p>
    <w:p w14:paraId="26F768D3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1. `import pandas as pd`: 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Pandas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àm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.</w:t>
      </w:r>
    </w:p>
    <w:p w14:paraId="7C7D27D6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2. `ratings = pd.read_csv('rating.csv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CSV 'rating.csv' và lưu và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`ratings`. Đây là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p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xem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.</w:t>
      </w:r>
    </w:p>
    <w:p w14:paraId="686E3DFE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lastRenderedPageBreak/>
        <w:t>3. `movie_views = ratings['movieId'].value_counts()`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Series (danh sách các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)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xem ch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. Dùng hàm `value_counts()`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xem ch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tr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'movie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d'.</w:t>
      </w:r>
    </w:p>
    <w:p w14:paraId="684D1FD9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4. `most_viewed_movie_id = movie_views.idxmax()`: Tìm id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c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xem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á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`idxmax()`.</w:t>
      </w:r>
    </w:p>
    <w:p w14:paraId="71CBBB38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5. `most_views_count = movie_views.max()`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y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xem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xem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á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`max()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`.</w:t>
      </w:r>
    </w:p>
    <w:p w14:paraId="2FDA490F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6. `movies = pd.read_csv('movie.csv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CSV 'movie.csv'.</w:t>
      </w:r>
    </w:p>
    <w:p w14:paraId="643185B6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7. `most_viewed_movie = movies[movies['movieId'] == most_viewed_movie_id]['title'].values[0]`: Tìm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y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xem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ách so sánh id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`most_viewed_movie_id` và truy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.</w:t>
      </w:r>
    </w:p>
    <w:p w14:paraId="5AE378F9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8. `print(f'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xem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là: {most_viewed_movie}')`: In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xem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.</w:t>
      </w:r>
    </w:p>
    <w:p w14:paraId="63A4CAD6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9. `print(f'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xem: {most_views_count}')`: I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xem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xem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.</w:t>
      </w:r>
    </w:p>
    <w:p w14:paraId="4406608A" w14:textId="77777777" w:rsidR="00322BDC" w:rsidRPr="00F52549" w:rsidRDefault="00DC4313" w:rsidP="00F52549">
      <w:pPr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  <w:t xml:space="preserve">c 6: </w:t>
      </w:r>
    </w:p>
    <w:p w14:paraId="43B25E15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code này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phân tích và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ý 10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c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trung bình cao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. D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đây là phân tíc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code:</w:t>
      </w:r>
    </w:p>
    <w:p w14:paraId="2CD01E34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1. `import pandas as pd`: 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Pandas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àm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.</w:t>
      </w:r>
    </w:p>
    <w:p w14:paraId="47236ACF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2. `movies = p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.read_csv('movie.csv')` và `ratings = pd.read_csv('rating.csv')`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CSV 'movie.csv' và 'rating.csv' và lưu và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`movies` và `ratings`. `movies`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, `ratings`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.</w:t>
      </w:r>
    </w:p>
    <w:p w14:paraId="34C570B3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3. `a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erage_ratings = ratings.groupby('movieId')['rating'].mean()`: Tính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trung bình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h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ách nhóm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trong `ratings` theo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'movieId' và tính trung bình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nhóm.</w:t>
      </w:r>
    </w:p>
    <w:p w14:paraId="15815347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4. `top_rated_movies = movies.join(average_rat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s, on='movieId')`: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`movies` và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trung bình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`average_ratings`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tr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'movieId'.</w:t>
      </w:r>
    </w:p>
    <w:p w14:paraId="1D6492E0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5. `top_rated_movies = top_rated_movies.sort_values(by='rating', ascending=False)`: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danh sách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theo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trung bình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(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cao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)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tr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 'rating'.</w:t>
      </w:r>
    </w:p>
    <w:p w14:paraId="36636B2D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6. `top_10_movies = top_rated_movies.head(10)`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y 10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u danh sách, đó là 10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c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trung bình cao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.</w:t>
      </w:r>
    </w:p>
    <w:p w14:paraId="1F1361FC" w14:textId="77777777" w:rsidR="00322BDC" w:rsidRPr="00F52549" w:rsidRDefault="00DC4313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7. `print("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i ý 10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c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ng trung bình cao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:")` và `print(top_10_movies[['title', 'rating']])`: In ra màn hình danh sách 10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có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trung bình cao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t,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 xml:space="preserve"> phim và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m trung bình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  <w:t>a nó.</w:t>
      </w:r>
    </w:p>
    <w:p w14:paraId="45A2C2B5" w14:textId="77777777" w:rsidR="00322BDC" w:rsidRPr="00F52549" w:rsidRDefault="00DC4313" w:rsidP="00F52549">
      <w:pPr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b/>
          <w:bCs/>
          <w:noProof/>
          <w:color w:val="161616" w:themeColor="background2" w:themeShade="19"/>
          <w:sz w:val="26"/>
          <w:szCs w:val="26"/>
          <w:lang w:val="vi-VN"/>
        </w:rPr>
        <w:lastRenderedPageBreak/>
        <w:drawing>
          <wp:inline distT="0" distB="0" distL="0" distR="0" wp14:anchorId="1255E6B4" wp14:editId="048031BB">
            <wp:extent cx="6646545" cy="3783330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Picture 53"/>
                    <pic:cNvPicPr>
                      <a:picLocks noChangeAspect="1"/>
                    </pic:cNvPicPr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78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148282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1: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Import các thư viên Spark cũng như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ân tí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ong quá trình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ông phân tíc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át phim cho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ung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à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ó.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à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ành cô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ó.</w:t>
      </w:r>
    </w:p>
    <w:p w14:paraId="7DDF6627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45007819" wp14:editId="3E0C3485">
            <wp:extent cx="6646545" cy="158178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>
                      <a:picLocks noChangeAspect="1"/>
                    </pic:cNvPicPr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581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5ED775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c 2: </w:t>
      </w:r>
    </w:p>
    <w:p w14:paraId="177C95EC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spark =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yspark.sql.SparkSession.builder.appName("My app").getOrCreate()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parkSession, đây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Spark Cluster và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tác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2190404C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f = spark.read.csv("movie.csv", header = True)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 movie.csv và lưu và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ataFrame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eader = True ch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 có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àng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35FF7AFA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park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file rating.csv</w:t>
      </w:r>
    </w:p>
    <w:p w14:paraId="251D9AB8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ên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là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(data loading). Đây là b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trong quá trì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đư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g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ba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o môi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park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.</w:t>
      </w:r>
    </w:p>
    <w:p w14:paraId="7BC54CC6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75479932" wp14:editId="56CD0CEC">
            <wp:extent cx="6646545" cy="359664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>
                      <a:picLocks noChangeAspect="1"/>
                    </pic:cNvPicPr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596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1F3027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6873B7B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1D01CC6E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c 3: </w:t>
      </w:r>
    </w:p>
    <w:p w14:paraId="690C5D44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a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file movie cũng như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file movie xem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lear hay chưa.</w:t>
      </w:r>
    </w:p>
    <w:p w14:paraId="1A62FA95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hàm filter()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ong DataFrame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. Trong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này,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à df["genres"].contains("Comedy|Dramar"), nghĩa là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omedy|Drama.</w:t>
      </w:r>
    </w:p>
    <w:p w14:paraId="6233E9CA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au khi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, ta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ó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DataFrame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omedydr_show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g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omedy|Drama.</w:t>
      </w:r>
    </w:p>
    <w:p w14:paraId="7C9CC50B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13759A05" wp14:editId="21A274F4">
            <wp:extent cx="6646545" cy="308229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>
                      <a:picLocks noChangeAspect="1"/>
                    </pic:cNvPicPr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082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402EF5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2A563F80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9CEEAD0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c 4: </w:t>
      </w:r>
    </w:p>
    <w:p w14:paraId="22131B2F" w14:textId="77777777" w:rsidR="00322BDC" w:rsidRPr="00F52549" w:rsidRDefault="00DC4313" w:rsidP="00F52549">
      <w:pPr>
        <w:numPr>
          <w:ilvl w:val="0"/>
          <w:numId w:val="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om pyspark.sql.functions import udf và from pyspark.sql.types import * import các hàm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a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UDF.</w:t>
      </w:r>
    </w:p>
    <w:p w14:paraId="5206A9F2" w14:textId="77777777" w:rsidR="00322BDC" w:rsidRPr="00F52549" w:rsidRDefault="00DC4313" w:rsidP="00F52549">
      <w:pPr>
        <w:numPr>
          <w:ilvl w:val="0"/>
          <w:numId w:val="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extract_genres = udf(lambda x: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x.lower().split("|"), ArrayType(StringType())) 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UDF có tên là extract_genres(), UDF này có 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ô (raw genres string) thà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(array of genres)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Arra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Type(StringType()) ch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UDF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.</w:t>
      </w:r>
    </w:p>
    <w:p w14:paraId="64B29AE1" w14:textId="77777777" w:rsidR="00322BDC" w:rsidRPr="00F52549" w:rsidRDefault="00DC4313" w:rsidP="00F52549">
      <w:pPr>
        <w:numPr>
          <w:ilvl w:val="0"/>
          <w:numId w:val="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est it out 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dòng bình l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, không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hi chương trình.</w:t>
      </w:r>
    </w:p>
    <w:p w14:paraId="32EC8E25" w14:textId="77777777" w:rsidR="00322BDC" w:rsidRPr="00F52549" w:rsidRDefault="00DC4313" w:rsidP="00F52549">
      <w:pPr>
        <w:numPr>
          <w:ilvl w:val="0"/>
          <w:numId w:val="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aw_movies.select("movieId", "title", extract_genres("genres").alias("genres")).show(5, False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) 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UDF extract_genres() 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ô tro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 genres 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ataFrame raw_movies thà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Sau đó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 movieId, title, và genres và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5 hà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ataFrame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q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3815E434" w14:textId="77777777" w:rsidR="00322BDC" w:rsidRPr="00F52549" w:rsidRDefault="00DC4313" w:rsidP="00F52549">
      <w:pPr>
        <w:spacing w:line="276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trên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ô thàn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giá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ích cho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khác nhau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ẳ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:</w:t>
      </w:r>
    </w:p>
    <w:p w14:paraId="3AE072A9" w14:textId="77777777" w:rsidR="00322BDC" w:rsidRPr="00F52549" w:rsidRDefault="00DC4313" w:rsidP="00F52549">
      <w:pPr>
        <w:spacing w:line="276" w:lineRule="auto"/>
        <w:ind w:left="360" w:firstLine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.</w:t>
      </w:r>
    </w:p>
    <w:p w14:paraId="4F9B9A15" w14:textId="77777777" w:rsidR="00322BDC" w:rsidRPr="00F52549" w:rsidRDefault="00DC4313" w:rsidP="00F52549">
      <w:pPr>
        <w:spacing w:line="276" w:lineRule="auto"/>
        <w:ind w:left="360" w:firstLine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í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oá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ê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phim.</w:t>
      </w:r>
    </w:p>
    <w:p w14:paraId="1F72E58F" w14:textId="77777777" w:rsidR="00322BDC" w:rsidRPr="00F52549" w:rsidRDefault="00DC4313" w:rsidP="00F52549">
      <w:pPr>
        <w:spacing w:line="276" w:lineRule="auto"/>
        <w:ind w:left="360" w:firstLine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các tính nă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ho mô hình machine learning.</w:t>
      </w:r>
    </w:p>
    <w:p w14:paraId="15DD4ED5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706D84E3" wp14:editId="348FE6E9">
            <wp:extent cx="6646545" cy="289052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>
                      <a:picLocks noChangeAspect="1"/>
                    </pic:cNvPicPr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89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25F77A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0F9A4899" wp14:editId="2CDFC1CB">
            <wp:extent cx="6646545" cy="3070225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>
                      <a:picLocks noChangeAspect="1"/>
                    </pic:cNvPicPr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07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3E2B4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5:</w:t>
      </w:r>
    </w:p>
    <w:p w14:paraId="196CF600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mport re 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re 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hàm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liên qua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ính quy (regular expression).</w:t>
      </w:r>
    </w:p>
    <w:p w14:paraId="042612FA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# define a UDF to extract the release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year from the title, and return the new title and year in a struct type là dòng bình l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ích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UDF.</w:t>
      </w:r>
    </w:p>
    <w:p w14:paraId="43B2C468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ef extract_year_fn(title): 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UDF có tên là extract_year_fn(), UDF này có 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ích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ăm phát hà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và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à năm phát hành tro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truct type.</w:t>
      </w:r>
    </w:p>
    <w:p w14:paraId="3C259D7A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esult = re.search("\(\d{4}\)", title) 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hính quy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năm phát hành trong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0A17270B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ry::</w:t>
      </w:r>
    </w:p>
    <w:p w14:paraId="35417CAE" w14:textId="77777777" w:rsidR="00322BDC" w:rsidRPr="00F52549" w:rsidRDefault="00DC4313" w:rsidP="00F52549">
      <w:pPr>
        <w:numPr>
          <w:ilvl w:val="1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f result::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ìm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năm phát hành, thì trích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ăm phát hành và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í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ăm phát hành trong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2C58F515" w14:textId="77777777" w:rsidR="00322BDC" w:rsidRPr="00F52549" w:rsidRDefault="00DC4313" w:rsidP="00F52549">
      <w:pPr>
        <w:numPr>
          <w:ilvl w:val="1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itle = title[:start_pos-1] l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m phát hành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ỏ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6BBEE03F" w14:textId="77777777" w:rsidR="00322BDC" w:rsidRPr="00F52549" w:rsidRDefault="00DC4313" w:rsidP="00F52549">
      <w:pPr>
        <w:numPr>
          <w:ilvl w:val="1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eturn (title, year) 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à năm phát hành tro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truct type.</w:t>
      </w:r>
    </w:p>
    <w:p w14:paraId="14ADC4E1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xcept::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hông tìm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năm phát hành, thì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và năm 1970.</w:t>
      </w:r>
    </w:p>
    <w:p w14:paraId="6966A61B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xtract_year = udf(extract_year_fn,\ 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a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UDF có tên làextract_year()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hàmextract_year_fn(),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truct type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hai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:title(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tringType) vàrelease_date` (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tringType).</w:t>
      </w:r>
    </w:p>
    <w:p w14:paraId="21FF46C2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# test out our function là dòng bình l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ích cá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UDF.</w:t>
      </w:r>
    </w:p>
    <w:p w14:paraId="594A37FF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 = "Jumanji (1995)"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s 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 Jumanji (1995).</w:t>
      </w:r>
    </w:p>
    <w:p w14:paraId="0F532255" w14:textId="77777777" w:rsidR="00322BDC" w:rsidRPr="00F52549" w:rsidRDefault="00DC4313" w:rsidP="00F52549">
      <w:pPr>
        <w:numPr>
          <w:ilvl w:val="0"/>
          <w:numId w:val="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xtract_year_fn(s) 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UDF extract_year_fn() 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à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s.</w:t>
      </w:r>
    </w:p>
    <w:p w14:paraId="0358D18D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trên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a và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UDF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ích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ăm phát hà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và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à năm phát hành tro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truct type. UDF này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khác nhau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ẳ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:</w:t>
      </w:r>
    </w:p>
    <w:p w14:paraId="016BCA52" w14:textId="77777777" w:rsidR="00322BDC" w:rsidRPr="00F52549" w:rsidRDefault="00DC4313" w:rsidP="00F52549">
      <w:pPr>
        <w:numPr>
          <w:ilvl w:val="0"/>
          <w:numId w:val="6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năm phát hành.</w:t>
      </w:r>
    </w:p>
    <w:p w14:paraId="1F3D52D4" w14:textId="77777777" w:rsidR="00322BDC" w:rsidRPr="00F52549" w:rsidRDefault="00DC4313" w:rsidP="00F52549">
      <w:pPr>
        <w:numPr>
          <w:ilvl w:val="0"/>
          <w:numId w:val="6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ính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á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kê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m phát hành.</w:t>
      </w:r>
    </w:p>
    <w:p w14:paraId="0E9F5AD9" w14:textId="77777777" w:rsidR="00322BDC" w:rsidRPr="00F52549" w:rsidRDefault="00DC4313" w:rsidP="00F52549">
      <w:pPr>
        <w:numPr>
          <w:ilvl w:val="0"/>
          <w:numId w:val="6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các tính nă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ho mô hình machine learning.</w:t>
      </w:r>
    </w:p>
    <w:p w14:paraId="126CEEEB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7816726A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1F1A42AB" wp14:editId="4D7C5D42">
            <wp:extent cx="6646545" cy="257302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>
                      <a:picLocks noChangeAspect="1"/>
                    </pic:cNvPicPr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573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30482E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37127D3A" wp14:editId="5B5AE226">
            <wp:extent cx="6646545" cy="1805305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>
                      <a:picLocks noChangeAspect="1"/>
                    </pic:cNvPicPr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805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4DCBBA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E8D6F31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 xml:space="preserve">c 6: </w:t>
      </w:r>
    </w:p>
    <w:p w14:paraId="42EF95B9" w14:textId="77777777" w:rsidR="00322BDC" w:rsidRPr="00F52549" w:rsidRDefault="00DC4313" w:rsidP="00F52549">
      <w:pPr>
        <w:numPr>
          <w:ilvl w:val="0"/>
          <w:numId w:val="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ink_data = spark.read.csv("link.csv", header=True, inferSchema=True):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 link.csv và lưu và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g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ataFrame link_data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header=True ch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 có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àng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inferSchema=True ch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park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uy l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ong DataFrame.</w:t>
      </w:r>
    </w:p>
    <w:p w14:paraId="7C4FBBD6" w14:textId="77777777" w:rsidR="00322BDC" w:rsidRPr="00F52549" w:rsidRDefault="00DC4313" w:rsidP="00F52549">
      <w:pPr>
        <w:numPr>
          <w:ilvl w:val="0"/>
          <w:numId w:val="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movie_data = movies.join(link_data, movies.movieId ==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ink_data.movieId).select(movies.movieId, movies.title, movies.release_date, movies.genres, link_data.tmdbId): 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ai DataFrame movies và link_data 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 movieId. Sau đó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 movieId, title, release_date, genres, và tmdbId 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ataFrame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và lưu và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ataFrame movie_data.</w:t>
      </w:r>
    </w:p>
    <w:p w14:paraId="19E5F496" w14:textId="77777777" w:rsidR="00322BDC" w:rsidRPr="00F52549" w:rsidRDefault="00DC4313" w:rsidP="00F52549">
      <w:pPr>
        <w:numPr>
          <w:ilvl w:val="0"/>
          <w:numId w:val="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um_movies = movie_data.count(): tính toá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im trong DataFrame movie_data.</w:t>
      </w:r>
    </w:p>
    <w:p w14:paraId="25E4CB14" w14:textId="77777777" w:rsidR="00322BDC" w:rsidRPr="00F52549" w:rsidRDefault="00DC4313" w:rsidP="00F52549">
      <w:pPr>
        <w:numPr>
          <w:ilvl w:val="0"/>
          <w:numId w:val="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rint("Cleaned movie data with tmdbId links:"): in ra thông báo "Cleaned movie data with tmdbId links:"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554F74AA" w14:textId="77777777" w:rsidR="00322BDC" w:rsidRPr="00F52549" w:rsidRDefault="00DC4313" w:rsidP="00F52549">
      <w:pPr>
        <w:numPr>
          <w:ilvl w:val="0"/>
          <w:numId w:val="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vie_data.show(5, truncate=False):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5 hà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ataFrame movie_data mà khô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</w:t>
      </w:r>
    </w:p>
    <w:p w14:paraId="643B72A6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trên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a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 link.csv và movie.csv,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a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này và tính toá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có liên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MDb.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sau đó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khác nhau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ẳ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:</w:t>
      </w:r>
    </w:p>
    <w:p w14:paraId="57AA42CA" w14:textId="77777777" w:rsidR="00322BDC" w:rsidRPr="00F52549" w:rsidRDefault="00DC4313" w:rsidP="00F52549">
      <w:pPr>
        <w:numPr>
          <w:ilvl w:val="0"/>
          <w:numId w:val="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cho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mà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ã xem và đánh giá.</w:t>
      </w:r>
    </w:p>
    <w:p w14:paraId="39D11C38" w14:textId="77777777" w:rsidR="00322BDC" w:rsidRPr="00F52549" w:rsidRDefault="00DC4313" w:rsidP="00F52549">
      <w:pPr>
        <w:numPr>
          <w:ilvl w:val="0"/>
          <w:numId w:val="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các tính nă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ho mô hình machine learni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oán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í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khác nhau.</w:t>
      </w:r>
    </w:p>
    <w:p w14:paraId="26346C35" w14:textId="77777777" w:rsidR="00322BDC" w:rsidRPr="00F52549" w:rsidRDefault="00DC4313" w:rsidP="00F52549">
      <w:pPr>
        <w:numPr>
          <w:ilvl w:val="0"/>
          <w:numId w:val="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rõ hơ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 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xem phim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</w:t>
      </w:r>
    </w:p>
    <w:p w14:paraId="4427FB41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CDEC9D3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48A2C1F7" wp14:editId="26F80BBB">
            <wp:extent cx="6646545" cy="177419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/>
                    <pic:cNvPicPr>
                      <a:picLocks noChangeAspect="1"/>
                    </pic:cNvPicPr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774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F17BFF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02E9F08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7:</w:t>
      </w:r>
    </w:p>
    <w:p w14:paraId="7797D4FD" w14:textId="77777777" w:rsidR="00322BDC" w:rsidRPr="00F52549" w:rsidRDefault="00DC4313" w:rsidP="00F52549">
      <w:pPr>
        <w:numPr>
          <w:ilvl w:val="0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ry::</w:t>
      </w:r>
    </w:p>
    <w:p w14:paraId="16D2DB02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mport tmdbsimple as tmdb: 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tmdbsimple.</w:t>
      </w:r>
    </w:p>
    <w:p w14:paraId="3228A130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mport json: import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json 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JSON.</w:t>
      </w:r>
    </w:p>
    <w:p w14:paraId="5BBC7086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from requests.exceptions imp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t HTTPError: import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 HTTPError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requests 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các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HTTP.</w:t>
      </w:r>
    </w:p>
    <w:p w14:paraId="6735A676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mdb.API_KEY = 'e9e9d8da18ae29fc430845952232787c':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khóa API cho TMDb.</w:t>
      </w:r>
    </w:p>
    <w:p w14:paraId="103FD848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rint("Successfully imported tmdbsimple!"): in ra thông báo "Successfully imported tmdbsimple!".</w:t>
      </w:r>
    </w:p>
    <w:p w14:paraId="7C590CB5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MAGE_URL = 'https://image.tmdb.org/t/p/w500'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IMAGE_URL 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URL cơ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ho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poster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MDb.</w:t>
      </w:r>
    </w:p>
    <w:p w14:paraId="7F4971B0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vie_id = movie_data.first().tmdbId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ID phim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trong DataFrame movie_data.</w:t>
      </w:r>
    </w:p>
    <w:p w14:paraId="3F9B698B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movie_info =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mdb.Movies(movie_id).info()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MDb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ên ID phim.</w:t>
      </w:r>
    </w:p>
    <w:p w14:paraId="482CD608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vie_poster_url = IMAGE_URL + movie_info['poster_path']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movie_poster_url 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a URL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poster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7B1BD741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isplay(Image(movie_poster_url, width=200)):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po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er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là 200 pixel.</w:t>
      </w:r>
    </w:p>
    <w:p w14:paraId="761DDD75" w14:textId="77777777" w:rsidR="00322BDC" w:rsidRPr="00F52549" w:rsidRDefault="00DC4313" w:rsidP="00F52549">
      <w:pPr>
        <w:numPr>
          <w:ilvl w:val="0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except ImportError::</w:t>
      </w:r>
    </w:p>
    <w:p w14:paraId="72C5D3A7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rint("Cannot import tmdbsimple as it is not installed, no movie posters will be displayed!"): in ra thông báo "Cannot import tmdbsimple as it is not installed, no movie posters will be disp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ayed!".</w:t>
      </w:r>
    </w:p>
    <w:p w14:paraId="2A559B24" w14:textId="77777777" w:rsidR="00322BDC" w:rsidRPr="00F52549" w:rsidRDefault="00DC4313" w:rsidP="00F52549">
      <w:pPr>
        <w:numPr>
          <w:ilvl w:val="0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xcept HTTPError as e::</w:t>
      </w:r>
    </w:p>
    <w:p w14:paraId="312D7617" w14:textId="77777777" w:rsidR="00322BDC" w:rsidRPr="00F52549" w:rsidRDefault="00DC4313" w:rsidP="00F52549">
      <w:pPr>
        <w:numPr>
          <w:ilvl w:val="1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f e.response.status_code == 401::</w:t>
      </w:r>
    </w:p>
    <w:p w14:paraId="38182B2B" w14:textId="77777777" w:rsidR="00322BDC" w:rsidRPr="00F52549" w:rsidRDefault="00DC4313" w:rsidP="00F52549">
      <w:pPr>
        <w:numPr>
          <w:ilvl w:val="2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j = json.loads(e.response.text):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JSO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HTTP.</w:t>
      </w:r>
    </w:p>
    <w:p w14:paraId="123CF028" w14:textId="77777777" w:rsidR="00322BDC" w:rsidRPr="00F52549" w:rsidRDefault="00DC4313" w:rsidP="00F52549">
      <w:pPr>
        <w:numPr>
          <w:ilvl w:val="2"/>
          <w:numId w:val="9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rint("TMdb API call failed: {}".format(j['status_message'])): in ra thông báo "TMdb API call failed: {}".format(j['sta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s_message'])".</w:t>
      </w:r>
    </w:p>
    <w:p w14:paraId="46D5F8B6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trên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MDb và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poster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này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n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khác nhau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ẳ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:</w:t>
      </w:r>
    </w:p>
    <w:p w14:paraId="19B33137" w14:textId="77777777" w:rsidR="00322BDC" w:rsidRPr="00F52549" w:rsidRDefault="00DC4313" w:rsidP="00F52549">
      <w:pPr>
        <w:numPr>
          <w:ilvl w:val="0"/>
          <w:numId w:val="10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poster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phim trong trang web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c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</w:t>
      </w:r>
    </w:p>
    <w:p w14:paraId="0A73CF52" w14:textId="77777777" w:rsidR="00322BDC" w:rsidRPr="00F52549" w:rsidRDefault="00DC4313" w:rsidP="00F52549">
      <w:pPr>
        <w:numPr>
          <w:ilvl w:val="0"/>
          <w:numId w:val="10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và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poster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phim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o các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ích khác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ẳ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như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ô hình machine learning.</w:t>
      </w:r>
    </w:p>
    <w:p w14:paraId="17E52315" w14:textId="77777777" w:rsidR="00322BDC" w:rsidRPr="00F52549" w:rsidRDefault="00DC4313" w:rsidP="00F52549">
      <w:pPr>
        <w:numPr>
          <w:ilvl w:val="0"/>
          <w:numId w:val="10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rõ hơ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mà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quan tâm.</w:t>
      </w:r>
    </w:p>
    <w:p w14:paraId="4C7F8923" w14:textId="77777777" w:rsidR="00322BDC" w:rsidRPr="00F52549" w:rsidRDefault="00DC4313" w:rsidP="00F52549">
      <w:pPr>
        <w:spacing w:line="276" w:lineRule="auto"/>
        <w:ind w:left="36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14E6C719" wp14:editId="7470CC77">
            <wp:extent cx="6646545" cy="337312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/>
                    <pic:cNvPicPr>
                      <a:picLocks noChangeAspect="1"/>
                    </pic:cNvPicPr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CD982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0EF1293F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8:</w:t>
      </w:r>
    </w:p>
    <w:p w14:paraId="54C80145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mport elasticsearc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ích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ho Spark và Elasticseach.</w:t>
      </w:r>
    </w:p>
    <w:p w14:paraId="17E5946D" w14:textId="77777777" w:rsidR="00322BDC" w:rsidRPr="00F52549" w:rsidRDefault="00DC4313" w:rsidP="00F52549">
      <w:pPr>
        <w:numPr>
          <w:ilvl w:val="0"/>
          <w:numId w:val="11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s = Elasticsearch("http://localhost:9200")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 es 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Elasticsearch có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à http://localhost:9200.</w:t>
      </w:r>
    </w:p>
    <w:p w14:paraId="5D7BE3B3" w14:textId="77777777" w:rsidR="00322BDC" w:rsidRPr="00F52549" w:rsidRDefault="00DC4313" w:rsidP="00F52549">
      <w:pPr>
        <w:numPr>
          <w:ilvl w:val="0"/>
          <w:numId w:val="11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s.info(pretty=True)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Elasticsearch và in ra thông tin nà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heo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ẹ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.</w:t>
      </w:r>
    </w:p>
    <w:p w14:paraId="74DB3C84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trên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Elasticsearch và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. Thông tin này bao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ồ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:</w:t>
      </w:r>
    </w:p>
    <w:p w14:paraId="19AD82C6" w14:textId="77777777" w:rsidR="00322BDC" w:rsidRPr="00F52549" w:rsidRDefault="00DC4313" w:rsidP="00F52549">
      <w:pPr>
        <w:numPr>
          <w:ilvl w:val="0"/>
          <w:numId w:val="12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hi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Elasticsearch</w:t>
      </w:r>
    </w:p>
    <w:p w14:paraId="307EB248" w14:textId="77777777" w:rsidR="00322BDC" w:rsidRPr="00F52549" w:rsidRDefault="00DC4313" w:rsidP="00F52549">
      <w:pPr>
        <w:numPr>
          <w:ilvl w:val="0"/>
          <w:numId w:val="12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hìn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</w:p>
    <w:p w14:paraId="078A5185" w14:textId="77777777" w:rsidR="00322BDC" w:rsidRPr="00F52549" w:rsidRDefault="00DC4313" w:rsidP="00F52549">
      <w:pPr>
        <w:numPr>
          <w:ilvl w:val="0"/>
          <w:numId w:val="12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ode tro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</w:p>
    <w:p w14:paraId="60661B3B" w14:textId="77777777" w:rsidR="00322BDC" w:rsidRPr="00F52549" w:rsidRDefault="00DC4313" w:rsidP="00F52549">
      <w:pPr>
        <w:numPr>
          <w:ilvl w:val="0"/>
          <w:numId w:val="12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index tro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</w:p>
    <w:p w14:paraId="482F7DF3" w14:textId="77777777" w:rsidR="00322BDC" w:rsidRPr="00F52549" w:rsidRDefault="00DC4313" w:rsidP="00F52549">
      <w:pPr>
        <w:numPr>
          <w:ilvl w:val="0"/>
          <w:numId w:val="12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ocument tro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</w:t>
      </w:r>
    </w:p>
    <w:p w14:paraId="60FFB31C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C871F39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2660EEE3" wp14:editId="6FB94577">
            <wp:extent cx="6646545" cy="1680845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>
                      <a:picLocks noChangeAspect="1"/>
                    </pic:cNvPicPr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1680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C5B6AE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9:</w:t>
      </w:r>
    </w:p>
    <w:p w14:paraId="19FE1D69" w14:textId="77777777" w:rsidR="00322BDC" w:rsidRPr="00F52549" w:rsidRDefault="00DC4313" w:rsidP="00F52549">
      <w:pPr>
        <w:numPr>
          <w:ilvl w:val="0"/>
          <w:numId w:val="13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# set the factor vector dimension for the recommendation model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a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ECTOR_DIM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kích th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ho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.</w:t>
      </w:r>
    </w:p>
    <w:p w14:paraId="44BB03B6" w14:textId="77777777" w:rsidR="00322BDC" w:rsidRPr="00F52549" w:rsidRDefault="00DC4313" w:rsidP="00F52549">
      <w:pPr>
        <w:numPr>
          <w:ilvl w:val="0"/>
          <w:numId w:val="13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reate_ratings, create_users, và create_movies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nghĩa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ú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a index rating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, users, và movies.</w:t>
      </w:r>
    </w:p>
    <w:p w14:paraId="558A2A4B" w14:textId="77777777" w:rsidR="00322BDC" w:rsidRPr="00F52549" w:rsidRDefault="00DC4313" w:rsidP="00F52549">
      <w:pPr>
        <w:numPr>
          <w:ilvl w:val="0"/>
          <w:numId w:val="13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es.indices.delete(index="ratings", ignore=[400, 404]), es.indices.delete(index="users", ignore=[400, 404]), và es.indices.delete(index="movies", ignore=[400, 404]) xóa các index ratings, users, và movies 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ó.</w:t>
      </w:r>
    </w:p>
    <w:p w14:paraId="30855C88" w14:textId="77777777" w:rsidR="00322BDC" w:rsidRPr="00F52549" w:rsidRDefault="00DC4313" w:rsidP="00F52549">
      <w:pPr>
        <w:numPr>
          <w:ilvl w:val="0"/>
          <w:numId w:val="13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es_ratings = es.indice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create(index="ratings", body=create_ratings), res_users = es.indices.create(index="users", body=create_users), và res_movies = es.indices.create(index="movies", body=create_movies)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các index ratings, users, và movies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rúc đã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nh nghĩa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ên.</w:t>
      </w:r>
    </w:p>
    <w:p w14:paraId="073BACB8" w14:textId="77777777" w:rsidR="00322BDC" w:rsidRPr="00F52549" w:rsidRDefault="00DC4313" w:rsidP="00F52549">
      <w:pPr>
        <w:numPr>
          <w:ilvl w:val="0"/>
          <w:numId w:val="13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rint("Created indices:") và print(res_ratings), print(res_users), và print(res_movies) in ra các index đã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.</w:t>
      </w:r>
    </w:p>
    <w:p w14:paraId="175DC41F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trên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các index ratings, users, và movies trong Elasticsearc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im,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ùng, và phim.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 sau đó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và tr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hai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.</w:t>
      </w:r>
    </w:p>
    <w:p w14:paraId="0339925C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2B096A2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B8F9C12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31AADF9E" wp14:editId="03516DC5">
            <wp:extent cx="6646545" cy="3620770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>
                      <a:picLocks noChangeAspect="1"/>
                    </pic:cNvPicPr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620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633981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65ECC8F9" wp14:editId="47E6F152">
            <wp:extent cx="6646545" cy="3426460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/>
                    <pic:cNvPicPr>
                      <a:picLocks noChangeAspect="1"/>
                    </pic:cNvPicPr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426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A1D0F9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01C4A0BF" wp14:editId="6F577D93">
            <wp:extent cx="6646545" cy="3246755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/>
                    <pic:cNvPicPr>
                      <a:picLocks noChangeAspect="1"/>
                    </pic:cNvPicPr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246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DAA265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7C94D088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10:</w:t>
      </w:r>
    </w:p>
    <w:p w14:paraId="7410FB6C" w14:textId="77777777" w:rsidR="00322BDC" w:rsidRPr="00F52549" w:rsidRDefault="00DC4313" w:rsidP="00F52549">
      <w:pPr>
        <w:numPr>
          <w:ilvl w:val="0"/>
          <w:numId w:val="1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park.read.csv("rating.csv" ,header=True, inferSchema=True):</w:t>
      </w:r>
    </w:p>
    <w:p w14:paraId="4A8A4E8D" w14:textId="77777777" w:rsidR="00322BDC" w:rsidRPr="00F52549" w:rsidRDefault="00DC4313" w:rsidP="00F52549">
      <w:pPr>
        <w:numPr>
          <w:ilvl w:val="1"/>
          <w:numId w:val="1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park.read.csv()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ataFrameReade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p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SV.</w:t>
      </w:r>
    </w:p>
    <w:p w14:paraId="36F45BDA" w14:textId="77777777" w:rsidR="00322BDC" w:rsidRPr="00F52549" w:rsidRDefault="00DC4313" w:rsidP="00F52549">
      <w:pPr>
        <w:numPr>
          <w:ilvl w:val="1"/>
          <w:numId w:val="1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"rating.csv":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àm spark.read.csv() là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.</w:t>
      </w:r>
    </w:p>
    <w:p w14:paraId="577491DC" w14:textId="77777777" w:rsidR="00322BDC" w:rsidRPr="00F52549" w:rsidRDefault="00DC4313" w:rsidP="00F52549">
      <w:pPr>
        <w:numPr>
          <w:ilvl w:val="1"/>
          <w:numId w:val="1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eader=True: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a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àm spark.read.csv() ch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SV có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àng tiêu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</w:t>
      </w:r>
    </w:p>
    <w:p w14:paraId="2E0C92B1" w14:textId="77777777" w:rsidR="00322BDC" w:rsidRPr="00F52549" w:rsidRDefault="00DC4313" w:rsidP="00F52549">
      <w:pPr>
        <w:numPr>
          <w:ilvl w:val="1"/>
          <w:numId w:val="14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nferSchema=True: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ba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hàm spark.read.csv() ch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park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ẽ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suy l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ong DataFrame.</w:t>
      </w:r>
    </w:p>
    <w:p w14:paraId="33646E1D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au khi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ọ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im vào DataFrame Spark, ta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hàm và phương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Spark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ý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và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.</w:t>
      </w:r>
    </w:p>
    <w:p w14:paraId="2EE111E6" w14:textId="77777777" w:rsidR="00322BDC" w:rsidRPr="00F52549" w:rsidRDefault="00DC4313" w:rsidP="00F52549">
      <w:pPr>
        <w:numPr>
          <w:ilvl w:val="0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from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yspark.ml.recommendation import ALS: import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 ALS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park ML.</w:t>
      </w:r>
    </w:p>
    <w:p w14:paraId="0B786359" w14:textId="77777777" w:rsidR="00322BDC" w:rsidRPr="00F52549" w:rsidRDefault="00DC4313" w:rsidP="00F52549">
      <w:pPr>
        <w:numPr>
          <w:ilvl w:val="0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from pyspark.sql.functions import col: import hàm col()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park SQL. Hàm col() 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ruy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ong DataFrame.</w:t>
      </w:r>
    </w:p>
    <w:p w14:paraId="2488090D" w14:textId="77777777" w:rsidR="00322BDC" w:rsidRPr="00F52549" w:rsidRDefault="00DC4313" w:rsidP="00F52549">
      <w:pPr>
        <w:numPr>
          <w:ilvl w:val="0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ls = ALS(userCol="userId", itemCol="movie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d", ratingCol="rating", regParam=0.02, rank=10, seed=54)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 ALS 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au:</w:t>
      </w:r>
    </w:p>
    <w:p w14:paraId="11D008A6" w14:textId="77777777" w:rsidR="00322BDC" w:rsidRPr="00F52549" w:rsidRDefault="00DC4313" w:rsidP="00F52549">
      <w:pPr>
        <w:numPr>
          <w:ilvl w:val="1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serCol: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ID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</w:t>
      </w:r>
    </w:p>
    <w:p w14:paraId="74E8825F" w14:textId="77777777" w:rsidR="00322BDC" w:rsidRPr="00F52549" w:rsidRDefault="00DC4313" w:rsidP="00F52549">
      <w:pPr>
        <w:numPr>
          <w:ilvl w:val="1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temCol: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ID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16DE6DF3" w14:textId="77777777" w:rsidR="00322BDC" w:rsidRPr="00F52549" w:rsidRDefault="00DC4313" w:rsidP="00F52549">
      <w:pPr>
        <w:numPr>
          <w:ilvl w:val="1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atingCol: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6E2CCB6E" w14:textId="77777777" w:rsidR="00322BDC" w:rsidRPr="00F52549" w:rsidRDefault="00DC4313" w:rsidP="00F52549">
      <w:pPr>
        <w:numPr>
          <w:ilvl w:val="1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egParam: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oán ALS.</w:t>
      </w:r>
    </w:p>
    <w:p w14:paraId="47853817" w14:textId="77777777" w:rsidR="00322BDC" w:rsidRPr="00F52549" w:rsidRDefault="00DC4313" w:rsidP="00F52549">
      <w:pPr>
        <w:numPr>
          <w:ilvl w:val="1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ank: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ong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oán ALS.</w:t>
      </w:r>
    </w:p>
    <w:p w14:paraId="5CC5B161" w14:textId="77777777" w:rsidR="00322BDC" w:rsidRPr="00F52549" w:rsidRDefault="00DC4313" w:rsidP="00F52549">
      <w:pPr>
        <w:numPr>
          <w:ilvl w:val="1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eed: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g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t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oán ALS.</w:t>
      </w:r>
    </w:p>
    <w:p w14:paraId="2732CD14" w14:textId="77777777" w:rsidR="00322BDC" w:rsidRPr="00F52549" w:rsidRDefault="00DC4313" w:rsidP="00F52549">
      <w:pPr>
        <w:numPr>
          <w:ilvl w:val="0"/>
          <w:numId w:val="15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model = als.fit(ratings_from_es):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phim tro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 DataFrame ratings_from_es.</w:t>
      </w:r>
    </w:p>
    <w:p w14:paraId="62F22EE3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au khi mô hình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, ta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nó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oán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khác nhau v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cho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</w:t>
      </w:r>
    </w:p>
    <w:p w14:paraId="7FFDA443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0A796778" wp14:editId="6E8322C2">
            <wp:extent cx="6646545" cy="2359025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/>
                    <pic:cNvPicPr>
                      <a:picLocks noChangeAspect="1"/>
                    </pic:cNvPicPr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359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938A76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7733AEE6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14C9AC30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11:</w:t>
      </w:r>
    </w:p>
    <w:p w14:paraId="17DF6004" w14:textId="77777777" w:rsidR="00322BDC" w:rsidRPr="00F52549" w:rsidRDefault="00DC4313" w:rsidP="00F52549">
      <w:pPr>
        <w:numPr>
          <w:ilvl w:val="0"/>
          <w:numId w:val="16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del.userFactors: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ataFrame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hàng trong DataFrame này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v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</w:t>
      </w:r>
    </w:p>
    <w:p w14:paraId="6F73443B" w14:textId="77777777" w:rsidR="00322BDC" w:rsidRPr="00F52549" w:rsidRDefault="00DC4313" w:rsidP="00F52549">
      <w:pPr>
        <w:numPr>
          <w:ilvl w:val="0"/>
          <w:numId w:val="16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del.itemFactors: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ataFrame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hàng trong DataFrame này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và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</w:t>
      </w:r>
    </w:p>
    <w:p w14:paraId="340D6FEA" w14:textId="77777777" w:rsidR="00322BDC" w:rsidRPr="00F52549" w:rsidRDefault="00DC4313" w:rsidP="00F52549">
      <w:pPr>
        <w:numPr>
          <w:ilvl w:val="0"/>
          <w:numId w:val="16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how(5):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5 hà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ataFrame.</w:t>
      </w:r>
    </w:p>
    <w:p w14:paraId="028B2DD1" w14:textId="77777777" w:rsidR="00322BDC" w:rsidRPr="00F52549" w:rsidRDefault="00DC4313" w:rsidP="00F52549">
      <w:pPr>
        <w:numPr>
          <w:ilvl w:val="0"/>
          <w:numId w:val="16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37D96736" wp14:editId="2A594A7A">
            <wp:extent cx="6646545" cy="335788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/>
                    <pic:cNvPicPr>
                      <a:picLocks noChangeAspect="1"/>
                    </pic:cNvPicPr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357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695B2E" w14:textId="77777777" w:rsidR="00322BDC" w:rsidRPr="00F52549" w:rsidRDefault="00322BDC" w:rsidP="00F52549">
      <w:pPr>
        <w:spacing w:line="276" w:lineRule="auto"/>
        <w:ind w:left="720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4DBCCA7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0F470474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12:</w:t>
      </w:r>
    </w:p>
    <w:p w14:paraId="32828B31" w14:textId="77777777" w:rsidR="00322BDC" w:rsidRPr="00F52549" w:rsidRDefault="00DC4313" w:rsidP="00F52549">
      <w:pPr>
        <w:numPr>
          <w:ilvl w:val="0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from pyspark.sql.functions import lit, current_timestamp, unix_timestamp: import các hàm lit(), current_timestamp(), và unix_timestamp()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ư v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Spark SQL.</w:t>
      </w:r>
    </w:p>
    <w:p w14:paraId="5522A15A" w14:textId="77777777" w:rsidR="00322BDC" w:rsidRPr="00F52549" w:rsidRDefault="00DC4313" w:rsidP="00F52549">
      <w:pPr>
        <w:numPr>
          <w:ilvl w:val="0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er = model.uid: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ID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ô hình vào b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 ver.</w:t>
      </w:r>
    </w:p>
    <w:p w14:paraId="2C94EFA2" w14:textId="77777777" w:rsidR="00322BDC" w:rsidRPr="00F52549" w:rsidRDefault="00DC4313" w:rsidP="00F52549">
      <w:pPr>
        <w:numPr>
          <w:ilvl w:val="0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s = unix_timestamp(current_timestamp())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timestamp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à ch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ổ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ành timestamp Unix.</w:t>
      </w:r>
    </w:p>
    <w:p w14:paraId="68B9EFF1" w14:textId="77777777" w:rsidR="00322BDC" w:rsidRPr="00F52549" w:rsidRDefault="00DC4313" w:rsidP="00F52549">
      <w:pPr>
        <w:numPr>
          <w:ilvl w:val="0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movie_vectors = model.itemFactors.select("id",\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ol("features").alias("model_factor"),\ lit(ver).alias("model_version"),\ ts.alias("model_timestamp")):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DataFrame movie_vectors 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au:</w:t>
      </w:r>
    </w:p>
    <w:p w14:paraId="4036E570" w14:textId="77777777" w:rsidR="00322BDC" w:rsidRPr="00F52549" w:rsidRDefault="00DC4313" w:rsidP="00F52549">
      <w:pPr>
        <w:numPr>
          <w:ilvl w:val="1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d: ID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150CE151" w14:textId="77777777" w:rsidR="00322BDC" w:rsidRPr="00F52549" w:rsidRDefault="00DC4313" w:rsidP="00F52549">
      <w:pPr>
        <w:numPr>
          <w:ilvl w:val="1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del_factor: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.</w:t>
      </w:r>
    </w:p>
    <w:p w14:paraId="2A2C9BEC" w14:textId="77777777" w:rsidR="00322BDC" w:rsidRPr="00F52549" w:rsidRDefault="00DC4313" w:rsidP="00F52549">
      <w:pPr>
        <w:numPr>
          <w:ilvl w:val="1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del_version: phi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.</w:t>
      </w:r>
    </w:p>
    <w:p w14:paraId="0C6668C1" w14:textId="77777777" w:rsidR="00322BDC" w:rsidRPr="00F52549" w:rsidRDefault="00DC4313" w:rsidP="00F52549">
      <w:pPr>
        <w:numPr>
          <w:ilvl w:val="1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del_timestamp: timestamp mà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</w:t>
      </w:r>
    </w:p>
    <w:p w14:paraId="4FCD7A8C" w14:textId="77777777" w:rsidR="00322BDC" w:rsidRPr="00F52549" w:rsidRDefault="00DC4313" w:rsidP="00F52549">
      <w:pPr>
        <w:numPr>
          <w:ilvl w:val="0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vie_vectors.show(5):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5 hà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ti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ataFrame movie_vectors.</w:t>
      </w:r>
    </w:p>
    <w:p w14:paraId="18E31CD0" w14:textId="77777777" w:rsidR="00322BDC" w:rsidRPr="00F52549" w:rsidRDefault="00DC4313" w:rsidP="00F52549">
      <w:pPr>
        <w:numPr>
          <w:ilvl w:val="0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ser_vectors = model.userFactors.select("id",\ col("features").alias("model_factor"),\ lit(ver).alias(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"model_version"),\ ts.alias("model_timestamp")):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DataFrame user_vectors 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ác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sau:</w:t>
      </w:r>
    </w:p>
    <w:p w14:paraId="5BD503C5" w14:textId="77777777" w:rsidR="00322BDC" w:rsidRPr="00F52549" w:rsidRDefault="00DC4313" w:rsidP="00F52549">
      <w:pPr>
        <w:numPr>
          <w:ilvl w:val="1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d: ID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</w:t>
      </w:r>
    </w:p>
    <w:p w14:paraId="15FE7CDA" w14:textId="77777777" w:rsidR="00322BDC" w:rsidRPr="00F52549" w:rsidRDefault="00DC4313" w:rsidP="00F52549">
      <w:pPr>
        <w:numPr>
          <w:ilvl w:val="1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del_factor: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</w:t>
      </w:r>
    </w:p>
    <w:p w14:paraId="5F087A54" w14:textId="77777777" w:rsidR="00322BDC" w:rsidRPr="00F52549" w:rsidRDefault="00DC4313" w:rsidP="00F52549">
      <w:pPr>
        <w:numPr>
          <w:ilvl w:val="1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odel_version: phiên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.</w:t>
      </w:r>
    </w:p>
    <w:p w14:paraId="6349DF20" w14:textId="77777777" w:rsidR="00322BDC" w:rsidRPr="00F52549" w:rsidRDefault="00DC4313" w:rsidP="00F52549">
      <w:pPr>
        <w:numPr>
          <w:ilvl w:val="1"/>
          <w:numId w:val="17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model_timestamp: timestamp mà mô hì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</w:t>
      </w:r>
    </w:p>
    <w:p w14:paraId="2401BD12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au khi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DataFrame movie_vectors và user_vectors, ta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chúng vào Elasticsearc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ong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.</w:t>
      </w:r>
    </w:p>
    <w:p w14:paraId="71BF2B56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này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hai DataFrame movie_vectors và user_vectors,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và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sau khi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luy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 Hai DataFrame này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u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ông tin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và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và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,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ó giúp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s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và k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năng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mô hình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.</w:t>
      </w:r>
    </w:p>
    <w:p w14:paraId="4DEE6D3D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3E8AE537" wp14:editId="71883FFA">
            <wp:extent cx="6646545" cy="3333750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Picture 40"/>
                    <pic:cNvPicPr>
                      <a:picLocks noChangeAspect="1"/>
                    </pic:cNvPicPr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333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1A5AF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130B4139" wp14:editId="31D1F4A9">
            <wp:extent cx="4983480" cy="1638300"/>
            <wp:effectExtent l="0" t="0" r="762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Picture 41"/>
                    <pic:cNvPicPr>
                      <a:picLocks noChangeAspect="1"/>
                    </pic:cNvPicPr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4983912" cy="1638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9E1353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68582E71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19FA9658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3D667A05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Bư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b/>
          <w:bCs/>
          <w:color w:val="161616" w:themeColor="background2" w:themeShade="19"/>
          <w:sz w:val="26"/>
          <w:szCs w:val="26"/>
        </w:rPr>
        <w:t>c 13:</w:t>
      </w:r>
    </w:p>
    <w:p w14:paraId="1F63F9AB" w14:textId="77777777" w:rsidR="00322BDC" w:rsidRPr="00F52549" w:rsidRDefault="00DC4313" w:rsidP="00F52549">
      <w:pPr>
        <w:numPr>
          <w:ilvl w:val="0"/>
          <w:numId w:val="1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et_poster_url(id)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y URL hình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poster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có ID id 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MDb API.</w:t>
      </w:r>
    </w:p>
    <w:p w14:paraId="596DE585" w14:textId="77777777" w:rsidR="00322BDC" w:rsidRPr="00F52549" w:rsidRDefault="00DC4313" w:rsidP="00F52549">
      <w:pPr>
        <w:numPr>
          <w:ilvl w:val="0"/>
          <w:numId w:val="1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ector_query(query_vec, vector_field, q="*", cosine=False):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Elasticsear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ìm các tài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ó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tươ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vector query_vec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vector_field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trong tài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q là ch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ỗ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ho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(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là '*'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trên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tài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)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cosine x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có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ươ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osine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ính toán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ay không.</w:t>
      </w:r>
    </w:p>
    <w:p w14:paraId="680AF555" w14:textId="77777777" w:rsidR="00322BDC" w:rsidRPr="00F52549" w:rsidRDefault="00DC4313" w:rsidP="00F52549">
      <w:pPr>
        <w:numPr>
          <w:ilvl w:val="0"/>
          <w:numId w:val="1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et_similar(the_id, q="*", num=10, index="movies", vector_field='model_factor'): tìm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ươ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có ID the_id 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num x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index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im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vector_field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ro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.</w:t>
      </w:r>
    </w:p>
    <w:p w14:paraId="0772ABCD" w14:textId="77777777" w:rsidR="00322BDC" w:rsidRPr="00F52549" w:rsidRDefault="00DC4313" w:rsidP="00F52549">
      <w:pPr>
        <w:numPr>
          <w:ilvl w:val="0"/>
          <w:numId w:val="1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et_user_recs(the_id, q="*", num=10, users="users",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vies="movies", vector_field='model_factor'): tìm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ho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có ID the_id 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truy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k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num x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users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movies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im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vector_field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tr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vector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rư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trong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.</w:t>
      </w:r>
    </w:p>
    <w:p w14:paraId="55359CDB" w14:textId="77777777" w:rsidR="00322BDC" w:rsidRPr="00F52549" w:rsidRDefault="00DC4313" w:rsidP="00F52549">
      <w:pPr>
        <w:numPr>
          <w:ilvl w:val="0"/>
          <w:numId w:val="1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get_movies_for_user(the_id, num=10, ratings="ratings", movies="movies"): l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y da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sách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ánh giá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ở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có ID the_id,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ừ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ao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theo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num x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ratings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movies là tên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im.</w:t>
      </w:r>
    </w:p>
    <w:p w14:paraId="04CF5F0B" w14:textId="77777777" w:rsidR="00322BDC" w:rsidRPr="00F52549" w:rsidRDefault="00DC4313" w:rsidP="00F52549">
      <w:pPr>
        <w:numPr>
          <w:ilvl w:val="0"/>
          <w:numId w:val="1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isplay_user_recs(the_id, q="*", num=10, num_last=10, users="users", movies="movies", ratings="ratings"):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cho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có ID the_id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num x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num_last x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đánh giá g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đây n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users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movies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im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rating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x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p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.</w:t>
      </w:r>
    </w:p>
    <w:p w14:paraId="227DE88A" w14:textId="77777777" w:rsidR="00322BDC" w:rsidRPr="00F52549" w:rsidRDefault="00DC4313" w:rsidP="00F52549">
      <w:pPr>
        <w:numPr>
          <w:ilvl w:val="0"/>
          <w:numId w:val="18"/>
        </w:num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isplay_similar(the_id, q="*", num=10, movies="movies"):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anh sách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ươ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có ID the_id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num x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h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r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. Tham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 movies là tên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a 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ỉ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Elasticsearch c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ứ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ữ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l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phim.</w:t>
      </w:r>
    </w:p>
    <w:p w14:paraId="534EAACE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ác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ủ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a đ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ạ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code trên là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h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ị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các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cho ng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ờ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dùng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ìm các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tương t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v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ớ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 m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b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ộ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phim đã cho. Đ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u này có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đư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ợ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s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ử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ể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ây d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ự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các 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ệ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th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 đ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ề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 xml:space="preserve"> xu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ấ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 phim ho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ặ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 tìm ki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ế</w:t>
      </w: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m phim.</w:t>
      </w:r>
    </w:p>
    <w:p w14:paraId="0BFB9547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5EA3BFC6" wp14:editId="4B00FA9A">
            <wp:extent cx="6646545" cy="3176270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Picture 42"/>
                    <pic:cNvPicPr>
                      <a:picLocks noChangeAspect="1"/>
                    </pic:cNvPicPr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17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9A829C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7F9AC075" wp14:editId="6ED63286">
            <wp:extent cx="6646545" cy="4028440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/>
                    <pic:cNvPicPr>
                      <a:picLocks noChangeAspect="1"/>
                    </pic:cNvPicPr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4028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916EE4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2A5D3FC8" wp14:editId="5664B44C">
            <wp:extent cx="6646545" cy="3810000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icture 44"/>
                    <pic:cNvPicPr>
                      <a:picLocks noChangeAspect="1"/>
                    </pic:cNvPicPr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8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5800F6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70659CE0" wp14:editId="05403258">
            <wp:extent cx="6646545" cy="4303395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cture 45"/>
                    <pic:cNvPicPr>
                      <a:picLocks noChangeAspect="1"/>
                    </pic:cNvPicPr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4303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29B8EE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drawing>
          <wp:inline distT="0" distB="0" distL="0" distR="0" wp14:anchorId="0AD7FBEA" wp14:editId="1AE7FE5A">
            <wp:extent cx="6646545" cy="2574290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icture 46"/>
                    <pic:cNvPicPr>
                      <a:picLocks noChangeAspect="1"/>
                    </pic:cNvPicPr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574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A85AF3" w14:textId="77777777" w:rsidR="00322BDC" w:rsidRPr="00F52549" w:rsidRDefault="00DC4313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noProof/>
          <w:color w:val="161616" w:themeColor="background2" w:themeShade="19"/>
          <w:sz w:val="26"/>
          <w:szCs w:val="26"/>
        </w:rPr>
        <w:lastRenderedPageBreak/>
        <w:drawing>
          <wp:inline distT="0" distB="0" distL="0" distR="0" wp14:anchorId="51157AF7" wp14:editId="401B3F61">
            <wp:extent cx="6646545" cy="3223895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/>
                    <pic:cNvPicPr>
                      <a:picLocks noChangeAspect="1"/>
                    </pic:cNvPicPr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B609F8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12A96C4D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5045F9A7" w14:textId="77777777" w:rsidR="00F52549" w:rsidRPr="00F52549" w:rsidRDefault="00F52549" w:rsidP="00F52549">
      <w:pPr>
        <w:spacing w:before="100" w:beforeAutospacing="1" w:after="100" w:afterAutospacing="1" w:line="276" w:lineRule="auto"/>
        <w:outlineLvl w:val="1"/>
        <w:rPr>
          <w:rFonts w:ascii="Times New Roman" w:eastAsia="Times New Roman" w:hAnsi="Times New Roman" w:cs="Times New Roman"/>
          <w:b/>
          <w:bCs/>
          <w:color w:val="000000"/>
          <w:sz w:val="26"/>
          <w:szCs w:val="26"/>
        </w:rPr>
      </w:pPr>
      <w:r w:rsidRPr="00F52549">
        <w:rPr>
          <w:rFonts w:ascii="Times New Roman" w:eastAsia="Times New Roman" w:hAnsi="Times New Roman" w:cs="Times New Roman"/>
          <w:b/>
          <w:bCs/>
          <w:color w:val="000000"/>
          <w:sz w:val="26"/>
          <w:szCs w:val="26"/>
        </w:rPr>
        <w:t>4. Kết luận</w:t>
      </w:r>
    </w:p>
    <w:p w14:paraId="0C46C420" w14:textId="77777777" w:rsidR="00F52549" w:rsidRPr="00F52549" w:rsidRDefault="00F52549" w:rsidP="00F52549">
      <w:pPr>
        <w:spacing w:line="276" w:lineRule="auto"/>
        <w:rPr>
          <w:rFonts w:ascii="Times New Roman" w:eastAsia="Times New Roman" w:hAnsi="Times New Roman" w:cs="Times New Roman"/>
          <w:color w:val="000000"/>
          <w:sz w:val="26"/>
          <w:szCs w:val="26"/>
        </w:rPr>
      </w:pPr>
      <w:r w:rsidRPr="00F52549">
        <w:rPr>
          <w:rFonts w:ascii="Times New Roman" w:eastAsia="Times New Roman" w:hAnsi="Times New Roman" w:cs="Times New Roman"/>
          <w:color w:val="000000"/>
          <w:sz w:val="26"/>
          <w:szCs w:val="26"/>
        </w:rPr>
        <w:t>4. Đề xuất</w:t>
      </w:r>
    </w:p>
    <w:p w14:paraId="11DEADEF" w14:textId="77777777" w:rsidR="00F52549" w:rsidRPr="00F52549" w:rsidRDefault="00F52549" w:rsidP="00F52549">
      <w:pPr>
        <w:spacing w:line="276" w:lineRule="auto"/>
        <w:rPr>
          <w:rFonts w:ascii="Times New Roman" w:eastAsia="Times New Roman" w:hAnsi="Times New Roman" w:cs="Times New Roman"/>
          <w:color w:val="000000"/>
          <w:sz w:val="26"/>
          <w:szCs w:val="26"/>
        </w:rPr>
      </w:pPr>
      <w:r w:rsidRPr="00F52549">
        <w:rPr>
          <w:rFonts w:ascii="Times New Roman" w:eastAsia="Times New Roman" w:hAnsi="Times New Roman" w:cs="Times New Roman"/>
          <w:color w:val="000000"/>
          <w:sz w:val="26"/>
          <w:szCs w:val="26"/>
        </w:rPr>
        <w:t>- Áp dụng mô hình trên vào lĩnh vực xây dựng một hệ thống xếp hạng và tính toán song song, để có thể cho ra</w:t>
      </w:r>
    </w:p>
    <w:p w14:paraId="26C3670B" w14:textId="77777777" w:rsidR="00F52549" w:rsidRPr="00F52549" w:rsidRDefault="00F52549" w:rsidP="00F52549">
      <w:pPr>
        <w:spacing w:line="276" w:lineRule="auto"/>
        <w:rPr>
          <w:rFonts w:ascii="Times New Roman" w:eastAsia="Times New Roman" w:hAnsi="Times New Roman" w:cs="Times New Roman"/>
          <w:color w:val="000000"/>
          <w:sz w:val="26"/>
          <w:szCs w:val="26"/>
        </w:rPr>
      </w:pPr>
      <w:r w:rsidRPr="00F52549">
        <w:rPr>
          <w:rFonts w:ascii="Times New Roman" w:eastAsia="Times New Roman" w:hAnsi="Times New Roman" w:cs="Times New Roman"/>
          <w:color w:val="000000"/>
          <w:sz w:val="26"/>
          <w:szCs w:val="26"/>
        </w:rPr>
        <w:t>một kết quả tốt nhất dựa vào các thành phần:</w:t>
      </w:r>
    </w:p>
    <w:p w14:paraId="3154D3D5" w14:textId="77777777" w:rsidR="00F52549" w:rsidRPr="00F52549" w:rsidRDefault="00F52549" w:rsidP="00F52549">
      <w:pPr>
        <w:spacing w:line="276" w:lineRule="auto"/>
        <w:rPr>
          <w:rFonts w:ascii="Times New Roman" w:eastAsia="Times New Roman" w:hAnsi="Times New Roman" w:cs="Times New Roman"/>
          <w:color w:val="000000"/>
          <w:sz w:val="26"/>
          <w:szCs w:val="26"/>
        </w:rPr>
      </w:pPr>
      <w:r w:rsidRPr="00F52549">
        <w:rPr>
          <w:rFonts w:ascii="Times New Roman" w:eastAsia="Times New Roman" w:hAnsi="Times New Roman" w:cs="Times New Roman"/>
          <w:color w:val="000000"/>
          <w:sz w:val="26"/>
          <w:szCs w:val="26"/>
        </w:rPr>
        <w:t>o Tìm kiếm song song trên Elasticsearch</w:t>
      </w:r>
    </w:p>
    <w:p w14:paraId="08AC8D88" w14:textId="6819F076" w:rsidR="00322BDC" w:rsidRPr="00F52549" w:rsidRDefault="00F52549" w:rsidP="00F52549">
      <w:pPr>
        <w:spacing w:line="276" w:lineRule="auto"/>
        <w:rPr>
          <w:rFonts w:ascii="Times New Roman" w:eastAsia="Times New Roman" w:hAnsi="Times New Roman" w:cs="Times New Roman"/>
          <w:color w:val="000000"/>
          <w:sz w:val="26"/>
          <w:szCs w:val="26"/>
        </w:rPr>
      </w:pPr>
      <w:r w:rsidRPr="00F52549">
        <w:rPr>
          <w:rFonts w:ascii="Times New Roman" w:eastAsia="Times New Roman" w:hAnsi="Times New Roman" w:cs="Times New Roman"/>
          <w:color w:val="000000"/>
          <w:sz w:val="26"/>
          <w:szCs w:val="26"/>
        </w:rPr>
        <w:t>o Tính toán, áp dụng mô hình học máy xếp hạng song song với Apache Spark.</w:t>
      </w:r>
    </w:p>
    <w:p w14:paraId="7E5ED344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Bộ dữ liệu thu thập sử dụng có thể thu thập từ nhiều nguồn: Các website xem phim online, IMDb chúng ta sẽ</w:t>
      </w:r>
    </w:p>
    <w:p w14:paraId="16DBD6B6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ó thêm nhiều dữ liệu phong phú và chính xác hơn</w:t>
      </w:r>
    </w:p>
    <w:p w14:paraId="0AC8B31A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Thu thập dữ liệu click của người dùng</w:t>
      </w:r>
    </w:p>
    <w:p w14:paraId="508B9BA6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Trích xuất dữ liệu huấn luyện: Toàn bộ dữ liệu huấn luyện được thu thập từ lịch sử click biểu thị ra sự liên</w:t>
      </w:r>
    </w:p>
    <w:p w14:paraId="16DF19C8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quan giữa truy vấn và click của người dùng. Các dữ liệu này sẽ được lọc và chỉ lấy dữ liệu các truy vấn và click liên</w:t>
      </w:r>
    </w:p>
    <w:p w14:paraId="07ECC568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quan tới chủ để phim trực tuyến, và đã sẽ sắp xếp theo số lượng click.</w:t>
      </w:r>
    </w:p>
    <w:p w14:paraId="215DDFA7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Trích xuất vector đặt trưng</w:t>
      </w:r>
    </w:p>
    <w:p w14:paraId="2959DE57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5. Đánh giá</w:t>
      </w:r>
    </w:p>
    <w:p w14:paraId="77B36CD2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- Ưu điểm:</w:t>
      </w:r>
    </w:p>
    <w:p w14:paraId="39629D7D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Elasticsearch được phát triển trên Java điều này cho phép nó có thể chạy trên hầu hết mọi nền tảng</w:t>
      </w:r>
    </w:p>
    <w:p w14:paraId="17409F27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o Elasticsearch có thể hoạt động một cách trực tuyến, nghĩa là việc thêm tài liệu được cập nhập và tìm kiếm</w:t>
      </w:r>
    </w:p>
    <w:p w14:paraId="25264D5F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ay lập tức.</w:t>
      </w:r>
    </w:p>
    <w:p w14:paraId="497303D0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Xử lý đa người sử dụng trong Elasticsearch là dễ dàng hơn so với Apache Solr.</w:t>
      </w:r>
    </w:p>
    <w:p w14:paraId="5C661548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Elasticsearch sử dụng định dạng JSON cho truy vấn và kết quả trả về do đó dễ dàng gọi Elasticsearch từ nhiều</w:t>
      </w:r>
    </w:p>
    <w:p w14:paraId="534B5960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ôn ngữ lập trình khác nhau.</w:t>
      </w:r>
    </w:p>
    <w:p w14:paraId="0CB09923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Elasticsearch hỗ trợ nhiều loại kiểu dữ liệu khác nhau như văn bản, ngày tháng, số thực, số nguyên, địa chỉ</w:t>
      </w:r>
    </w:p>
    <w:p w14:paraId="6DEF7E59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P... và nhiều truy vấn phức tạp</w:t>
      </w:r>
    </w:p>
    <w:p w14:paraId="17CF03BC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- Khuyết điểm</w:t>
      </w:r>
    </w:p>
    <w:p w14:paraId="7BCF103F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Một nhược điểm cố hữu của Elasticsearch là do Elasticsearch sử dụng cấu trúc của Apache Lucene cho mỗi</w:t>
      </w:r>
    </w:p>
    <w:p w14:paraId="51AF2FA1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hard do đó không thể thay đổi số lượng shard khi bạn đã tạo index do đó chúng ta cần tính toán kỹ số shard của mỗi</w:t>
      </w:r>
    </w:p>
    <w:p w14:paraId="48C31F4F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index vì nếu shard nhiều sẽ ảnh hưởng đến hiệu năng ngược lại sẽ làm giảm khả năng mở rộng khi dữ liệu liệu tăng.</w:t>
      </w:r>
    </w:p>
    <w:p w14:paraId="00950227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o đó cần tính toán kỹ số lượng shard.</w:t>
      </w:r>
    </w:p>
    <w:p w14:paraId="6F804D95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o Elasticsearch không hỗ trợ nhiều định dạng trả về khác ngoài JSON không giống như trong Apache Solr nó</w:t>
      </w:r>
    </w:p>
    <w:p w14:paraId="282D4EE8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hỗ trợ các định dạng như CSV, XML và JSON.</w:t>
      </w:r>
    </w:p>
    <w:p w14:paraId="6D38F05F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6. Kết luận</w:t>
      </w:r>
    </w:p>
    <w:p w14:paraId="3C6A6167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Xây dựng một hệ thống Recommender với Apache Spark &amp; Elaticsearch là một trong rất nhiều những ứng dụng của</w:t>
      </w:r>
    </w:p>
    <w:p w14:paraId="58276DAE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Big Data, Big Data kết hợp với Deep learning, Machine Learning, AI mang lại rất nhiều lợi ích to lớn mà thế giới</w:t>
      </w:r>
    </w:p>
    <w:p w14:paraId="7BA78E10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ông nghệ đã và đang tiến tới.</w:t>
      </w:r>
    </w:p>
    <w:p w14:paraId="6602048E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7675A874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ế giới đang chứng kiến một cuộc cách mạng công nghiệp mới được thúc đẩy bởi các công nghệ Big Data, Internet</w:t>
      </w:r>
    </w:p>
    <w:p w14:paraId="1ACC676C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kết nối vạn vật và tự động hóa... Sự giao thoa giữa các xu hướng công nghệ và các vấn đề trong phát triển kinh tế -</w:t>
      </w:r>
    </w:p>
    <w:p w14:paraId="2EA868B0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xã hội, bao gồm cả việc sử dụng Internet ngày càng tăng; sự suy giảm chi phí thu thập, truyền tải, lưu trữ và phân</w:t>
      </w:r>
    </w:p>
    <w:p w14:paraId="0DC4E23C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ích dữ liệu... dẫn đến việc tạo ra những khối lượng dữ liệu khổng lồ, gọi chung là Big Data. Đây chính là nguồn lực</w:t>
      </w:r>
    </w:p>
    <w:p w14:paraId="5527D769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để thúc đẩy hình thành các ngành công nghiệp, các quy trình sản xuất kinh doanh và tạo ra sản phẩm mới. Quan</w:t>
      </w:r>
    </w:p>
    <w:p w14:paraId="747FB926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rọng hơn, Big Data đang mở ra những cơ hội lớn trong yêu cầu chuyển dịch sang mô hình phát triển kinh tế dựa trên</w:t>
      </w:r>
    </w:p>
    <w:p w14:paraId="62EED71F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dữ liệu. Trong mô hình này, dữ liệu là tài sản cốt lõi để tạo ra lợi thế cạnh tranh, chi phối hoạt động đổi mới sáng</w:t>
      </w:r>
    </w:p>
    <w:p w14:paraId="7FBFA4E3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ạo, tăng trưởng..., đóng vai trò quyết định trong mục tiêu phát triển bền vững của mỗi quốc gia. Tuy vẫn còn những</w:t>
      </w:r>
    </w:p>
    <w:p w14:paraId="7625967E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ỉ trích xoay quanh Big Data, nhưng lĩnh vực này đang còn rất mới, chúng ta hãy chờ xem trong tương lai Big Data</w:t>
      </w:r>
    </w:p>
    <w:p w14:paraId="1B0B4DB2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sẽ biến đổi như thế nào.</w:t>
      </w:r>
    </w:p>
    <w:p w14:paraId="1BB06B20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ại Việt Nam, Big data là một cơ hội để phát triển bức phá trong các lĩnh vực, ngoài ra đó là bài toán và thách thức</w:t>
      </w:r>
    </w:p>
    <w:p w14:paraId="5A0A6CB6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rất lớn. Thứ nhất là về kỹ thuật và thứ hai là về chính sách. Về kỹ thuật thì câu hỏi là công nghệ nào có thể bảo vệ</w:t>
      </w:r>
    </w:p>
    <w:p w14:paraId="5CF963E6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ược chúng ta tốt nhất các thông tin của mình. Tức là ta cứ hình dung các dữ liệu của một quốc gia bị nắm bởi một</w:t>
      </w:r>
    </w:p>
    <w:p w14:paraId="667A49F7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quốc gia khác thì điều đó nguy hiểm thế nào.</w:t>
      </w:r>
    </w:p>
    <w:p w14:paraId="7C7479A5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ứ hai, từ nhu cầu về kỹ thuật lại đặt ra một bài toán về chính sách. Nghĩa là sự tiệm tiến của việc quả trị xã hội tốt</w:t>
      </w:r>
    </w:p>
    <w:p w14:paraId="1B6BA4E2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ì phụ thuộc vào các chính sách thông minh sẽ quản lý xã hội thế nào. Tức là cần phải có các chính sách đi trước</w:t>
      </w:r>
    </w:p>
    <w:p w14:paraId="0BA121FC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ời cuộc. Tức là chính sách đó phải nắm được các trào lưu về công nghệ.</w:t>
      </w:r>
    </w:p>
    <w:p w14:paraId="3FA176A5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ể có được chính sách thông minh thì cần những nhà quả trị xã hội thông minh và lập ra các chính sách thông mình.</w:t>
      </w:r>
    </w:p>
    <w:p w14:paraId="30517754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ì vậy chúng ta cần chính sách. Tức là chúng ta cần đội ngũ kỹ trị giỏi. Tức là họ phải có kinh nghiệm trong những</w:t>
      </w:r>
    </w:p>
    <w:p w14:paraId="405B8DC2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chuyên ngành này.</w:t>
      </w:r>
    </w:p>
    <w:p w14:paraId="135A26D1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à đôi cạnh việc quản lý thì còn cần để các công ty công nghệ trong nước phát triển nữa. Chính lực lượng nòng cốt</w:t>
      </w:r>
    </w:p>
    <w:p w14:paraId="048FE384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ề tương lai bởi các công ty nội địa mới là giữ được phên giậu quốc gia về an ninh mạng chứ chúng ta không thể</w:t>
      </w:r>
    </w:p>
    <w:p w14:paraId="1F17EC49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rông đợi một nước khác mang đến cho chúng ta an ninh mạng.</w:t>
      </w:r>
    </w:p>
    <w:p w14:paraId="73D0823C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ức là phải phát triển các đội ngũ khởi nghiệp hiện nay, phát triển họ lên, thậm chí có các vườn ươm doanh nghiệp</w:t>
      </w:r>
    </w:p>
    <w:p w14:paraId="21213035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để có thể nuôi chí họ bởi họ mới là nòng cốt của công nghệ quốc gia chứ không phải các công ty nước ngoài bởi đã</w:t>
      </w:r>
    </w:p>
    <w:p w14:paraId="11433733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lastRenderedPageBreak/>
        <w:t>là nước ngoài thì mục tiêu của họ là lợi nhuận và khi vì lợi nhuận thì người ra sẵn sàng làm mọi thứ.</w:t>
      </w:r>
    </w:p>
    <w:p w14:paraId="5AA9601D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Thì đó là những yêu cầu đặt ra đối với những nhà kỹ trị, những nhà lãnh đạo cần phải có về tầm nhìn như thế nhằm</w:t>
      </w:r>
    </w:p>
    <w:p w14:paraId="5BEFD886" w14:textId="2574728D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khuếch đại thêm sự phát triển về công nghệ, ý tưởng lạ ý tưởng mới.</w:t>
      </w:r>
    </w:p>
    <w:p w14:paraId="1B52761B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Và điều đó chỉ có thể xảy ra nếu chúng ta khoáng đạt hơn, vượt qua các biên giới và định kiến để khuyến người</w:t>
      </w:r>
    </w:p>
    <w:p w14:paraId="462AD388" w14:textId="4589B31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  <w:r w:rsidRPr="00F52549">
        <w:rPr>
          <w:rFonts w:ascii="Times New Roman" w:hAnsi="Times New Roman" w:cs="Times New Roman"/>
          <w:color w:val="161616" w:themeColor="background2" w:themeShade="19"/>
          <w:sz w:val="26"/>
          <w:szCs w:val="26"/>
        </w:rPr>
        <w:t>người trẻ làm ra được các sản phẩm công nghệ tốt." (Trích BBC)</w:t>
      </w:r>
    </w:p>
    <w:p w14:paraId="5EBE5FCA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486DA9DD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321A6930" w14:textId="77777777" w:rsidR="00322BDC" w:rsidRPr="00F52549" w:rsidRDefault="00322BDC" w:rsidP="00F52549">
      <w:pPr>
        <w:spacing w:line="276" w:lineRule="auto"/>
        <w:rPr>
          <w:rFonts w:ascii="Times New Roman" w:hAnsi="Times New Roman" w:cs="Times New Roman"/>
          <w:color w:val="161616" w:themeColor="background2" w:themeShade="19"/>
          <w:sz w:val="26"/>
          <w:szCs w:val="26"/>
        </w:rPr>
      </w:pPr>
    </w:p>
    <w:p w14:paraId="3A42317A" w14:textId="77777777" w:rsidR="00322BDC" w:rsidRPr="00F52549" w:rsidRDefault="00322BDC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</w:p>
    <w:p w14:paraId="28814E60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726AE6AC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11922166" w14:textId="77777777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3D673AB1" w14:textId="0A203B5D" w:rsidR="00F52549" w:rsidRPr="00F52549" w:rsidRDefault="00F52549" w:rsidP="00F52549">
      <w:pPr>
        <w:spacing w:line="276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F52549">
        <w:rPr>
          <w:rFonts w:ascii="Times New Roman" w:hAnsi="Times New Roman" w:cs="Times New Roman"/>
          <w:b/>
          <w:bCs/>
          <w:sz w:val="26"/>
          <w:szCs w:val="26"/>
        </w:rPr>
        <w:t>Tài liệu tham khảo</w:t>
      </w:r>
    </w:p>
    <w:p w14:paraId="3C436DDF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fldChar w:fldCharType="begin"/>
      </w:r>
      <w:r w:rsidRPr="00F52549">
        <w:rPr>
          <w:rFonts w:ascii="Times New Roman" w:hAnsi="Times New Roman" w:cs="Times New Roman"/>
          <w:sz w:val="26"/>
          <w:szCs w:val="26"/>
        </w:rPr>
        <w:instrText xml:space="preserve"> ADDIN ZOTERO_BIBL {"uncited":[],"omitted":[],"custom":[]} CSL_BIBLIOGRAPHY </w:instrText>
      </w:r>
      <w:r w:rsidRPr="00F52549">
        <w:rPr>
          <w:rFonts w:ascii="Times New Roman" w:hAnsi="Times New Roman" w:cs="Times New Roman"/>
          <w:sz w:val="26"/>
          <w:szCs w:val="26"/>
        </w:rPr>
        <w:fldChar w:fldCharType="separate"/>
      </w:r>
      <w:r w:rsidRPr="00F52549">
        <w:rPr>
          <w:rFonts w:ascii="Times New Roman" w:hAnsi="Times New Roman" w:cs="Times New Roman"/>
          <w:sz w:val="26"/>
          <w:szCs w:val="26"/>
        </w:rPr>
        <w:t>[1]</w:t>
      </w:r>
      <w:r w:rsidRPr="00F52549">
        <w:rPr>
          <w:rFonts w:ascii="Times New Roman" w:hAnsi="Times New Roman" w:cs="Times New Roman"/>
          <w:sz w:val="26"/>
          <w:szCs w:val="26"/>
        </w:rPr>
        <w:tab/>
        <w:t>“BIG DATA TRONG ỨNG DỤNG VÀ CUỘC SỐNG”. Truy cập: 29 Tháng Mười 2023. [Online]. Available at: https://viblo.asia/p/big-data-trong-ung-dung-va-cuoc-song-3OEqGjWwv9bL</w:t>
      </w:r>
    </w:p>
    <w:p w14:paraId="01DAC820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2]</w:t>
      </w:r>
      <w:r w:rsidRPr="00F52549">
        <w:rPr>
          <w:rFonts w:ascii="Times New Roman" w:hAnsi="Times New Roman" w:cs="Times New Roman"/>
          <w:sz w:val="26"/>
          <w:szCs w:val="26"/>
        </w:rPr>
        <w:tab/>
        <w:t>“5 Đặc trưng của big data mà bạn cần phải hiểu rõ”. Truy cập: 29 Tháng Mười 2023. [Online]. Available at: https://niithanoi.edu.vn/5-dac-trung-cua-big-data-ma-ban-can-phai-hieu-ro.html</w:t>
      </w:r>
    </w:p>
    <w:p w14:paraId="413C2B5F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3]</w:t>
      </w:r>
      <w:r w:rsidRPr="00F52549">
        <w:rPr>
          <w:rFonts w:ascii="Times New Roman" w:hAnsi="Times New Roman" w:cs="Times New Roman"/>
          <w:sz w:val="26"/>
          <w:szCs w:val="26"/>
        </w:rPr>
        <w:tab/>
        <w:t>“Big Data là gì? Lợi ích và ứng dụng quan trọng của Dữ liệu lớn”. Truy cập: 29 Tháng Mười 2023. [Online]. Available at: https://www.elcom.com.vn/big-data-la-gi-ung-dung-du-lieu-lon-trong-thuc-tien-1648786616</w:t>
      </w:r>
    </w:p>
    <w:p w14:paraId="3C58BAC0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4]</w:t>
      </w:r>
      <w:r w:rsidRPr="00F52549">
        <w:rPr>
          <w:rFonts w:ascii="Times New Roman" w:hAnsi="Times New Roman" w:cs="Times New Roman"/>
          <w:sz w:val="26"/>
          <w:szCs w:val="26"/>
        </w:rPr>
        <w:tab/>
        <w:t>T. Blog, “Big data là gì? Tất cả những điều bạn cần biết”, TopDev. Truy cập: 28 Tháng Mười 2023. [Online]. Available at: https://topdev.vn/blog/big-data/</w:t>
      </w:r>
    </w:p>
    <w:p w14:paraId="33011D0F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5]</w:t>
      </w:r>
      <w:r w:rsidRPr="00F52549">
        <w:rPr>
          <w:rFonts w:ascii="Times New Roman" w:hAnsi="Times New Roman" w:cs="Times New Roman"/>
          <w:sz w:val="26"/>
          <w:szCs w:val="26"/>
        </w:rPr>
        <w:tab/>
        <w:t>“Big Data là gì? Tất tần tật những điều bạn nên biết về Big Data | bởi Nguyễn Minh Nam | Brands Vietnam”. Truy cập: 28 Tháng Mười 2023. [Online]. Available at: https://www.brandsvietnam.com/congdong/topic/320226-Big-Data-la-gi-Tat-tan-tat-nhung-dieu-ban-nen-biet-ve-Big-Data</w:t>
      </w:r>
    </w:p>
    <w:p w14:paraId="4CC4A2F6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6]</w:t>
      </w:r>
      <w:r w:rsidRPr="00F52549">
        <w:rPr>
          <w:rFonts w:ascii="Times New Roman" w:hAnsi="Times New Roman" w:cs="Times New Roman"/>
          <w:sz w:val="26"/>
          <w:szCs w:val="26"/>
        </w:rPr>
        <w:tab/>
        <w:t>https://izisolution.vn, “Top 9 ứng dụng thực tế nổi bật của dữ liệu lớn big data”, https://izisolution.vn. Truy cập: 28 Tháng Mười 2023. [Online]. Available at: https://izisolution.vn/top-9-ung-dung-thuc-te-noi-bat-cua-du-lieu-lon-big-data/</w:t>
      </w:r>
    </w:p>
    <w:p w14:paraId="2EACA164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7]</w:t>
      </w:r>
      <w:r w:rsidRPr="00F52549">
        <w:rPr>
          <w:rFonts w:ascii="Times New Roman" w:hAnsi="Times New Roman" w:cs="Times New Roman"/>
          <w:sz w:val="26"/>
          <w:szCs w:val="26"/>
        </w:rPr>
        <w:tab/>
        <w:t>quantri, “Big data là gì? Ứng dụng Big data trong các lĩnh vực”, Phần mềm kế toán &amp; Phần mềm ERP. Truy cập: 28 Tháng Mười 2023. [Online]. Available at: https://fast.com.vn/big-data-la-gi-ung-dung-big-data-trong-cac-linh-vuc/</w:t>
      </w:r>
    </w:p>
    <w:p w14:paraId="2FB853FE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8]</w:t>
      </w:r>
      <w:r w:rsidRPr="00F52549">
        <w:rPr>
          <w:rFonts w:ascii="Times New Roman" w:hAnsi="Times New Roman" w:cs="Times New Roman"/>
          <w:sz w:val="26"/>
          <w:szCs w:val="26"/>
        </w:rPr>
        <w:tab/>
        <w:t>“APACHE SPARK LÀ GÌ? TỔNG QUAN VỀ APACHE SPARK CHO NGƯỜI MỚI”, 200Lab Blog. Truy cập: 28 Tháng Mười 2023. [Online]. Available at: https://200lab.io/blog/apache-spark-la-gi/</w:t>
      </w:r>
    </w:p>
    <w:p w14:paraId="4D7B08DF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lastRenderedPageBreak/>
        <w:t>[9]</w:t>
      </w:r>
      <w:r w:rsidRPr="00F52549">
        <w:rPr>
          <w:rFonts w:ascii="Times New Roman" w:hAnsi="Times New Roman" w:cs="Times New Roman"/>
          <w:sz w:val="26"/>
          <w:szCs w:val="26"/>
        </w:rPr>
        <w:tab/>
        <w:t>“What is Kafka, and How Does it Work? A Tutorial for Beginners”. Truy cập: 29 Tháng Mười 2023. [Online]. Available at: https://developer.confluent.io/what-is-apache-kafka/</w:t>
      </w:r>
    </w:p>
    <w:p w14:paraId="04102570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10]</w:t>
      </w:r>
      <w:r w:rsidRPr="00F52549">
        <w:rPr>
          <w:rFonts w:ascii="Times New Roman" w:hAnsi="Times New Roman" w:cs="Times New Roman"/>
          <w:sz w:val="26"/>
          <w:szCs w:val="26"/>
        </w:rPr>
        <w:tab/>
        <w:t>“Giới thiệu về hệ thống gợi ý (Recommender systems hoặc Recommendation systems)”. Truy cập: 28 Tháng Mười 2023. [Online]. Available at: https://viblo.asia/p/gioi-thieu-ve-he-thong-goi-y-recommender-systems-hoac-recommendation-systems-1Je5EALG5nL</w:t>
      </w:r>
    </w:p>
    <w:p w14:paraId="7A78E5AB" w14:textId="77777777" w:rsidR="00F52549" w:rsidRPr="00F52549" w:rsidRDefault="00F52549" w:rsidP="00F52549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F52549">
        <w:rPr>
          <w:rFonts w:ascii="Times New Roman" w:hAnsi="Times New Roman" w:cs="Times New Roman"/>
          <w:sz w:val="26"/>
          <w:szCs w:val="26"/>
        </w:rPr>
        <w:t>[11]</w:t>
      </w:r>
      <w:r w:rsidRPr="00F52549">
        <w:rPr>
          <w:rFonts w:ascii="Times New Roman" w:hAnsi="Times New Roman" w:cs="Times New Roman"/>
          <w:sz w:val="26"/>
          <w:szCs w:val="26"/>
        </w:rPr>
        <w:tab/>
        <w:t>“Áp dụng graph-based vào hệ thống gợi ý có được không?” Truy cập: 28 Tháng Mười 2023. [Online]. Available at: https://viblo.asia/p/ap-dung-graph-based-vao-he-thong-goi-y-co-duoc-khong-07LKXbd2lV4</w:t>
      </w:r>
    </w:p>
    <w:p w14:paraId="1870E366" w14:textId="0B0FC2DE" w:rsidR="00322BDC" w:rsidRPr="00F52549" w:rsidRDefault="00F52549" w:rsidP="00F52549">
      <w:pPr>
        <w:rPr>
          <w:rFonts w:ascii="Times New Roman" w:hAnsi="Times New Roman" w:cs="Times New Roman"/>
          <w:color w:val="161616" w:themeColor="background2" w:themeShade="19"/>
          <w:sz w:val="26"/>
          <w:szCs w:val="26"/>
          <w:lang w:val="vi-VN"/>
        </w:rPr>
      </w:pPr>
      <w:r w:rsidRPr="00F52549">
        <w:rPr>
          <w:rFonts w:ascii="Times New Roman" w:hAnsi="Times New Roman" w:cs="Times New Roman"/>
          <w:sz w:val="26"/>
          <w:szCs w:val="26"/>
        </w:rPr>
        <w:fldChar w:fldCharType="end"/>
      </w:r>
    </w:p>
    <w:sectPr w:rsidR="00322BDC" w:rsidRPr="00F52549">
      <w:pgSz w:w="11907" w:h="16839"/>
      <w:pgMar w:top="720" w:right="720" w:bottom="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C871E4" w14:textId="77777777" w:rsidR="00DC4313" w:rsidRDefault="00DC4313">
      <w:pPr>
        <w:spacing w:line="240" w:lineRule="auto"/>
      </w:pPr>
      <w:r>
        <w:separator/>
      </w:r>
    </w:p>
  </w:endnote>
  <w:endnote w:type="continuationSeparator" w:id="0">
    <w:p w14:paraId="79B8F9D6" w14:textId="77777777" w:rsidR="00DC4313" w:rsidRDefault="00DC431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VNI-Times">
    <w:altName w:val="Segoe Print"/>
    <w:panose1 w:val="00000000000000000000"/>
    <w:charset w:val="00"/>
    <w:family w:val="auto"/>
    <w:pitch w:val="variable"/>
    <w:sig w:usb0="00000007" w:usb1="00000000" w:usb2="00000000" w:usb3="00000000" w:csb0="00000013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05B879" w14:textId="77777777" w:rsidR="00DC4313" w:rsidRDefault="00DC4313">
      <w:pPr>
        <w:spacing w:after="0"/>
      </w:pPr>
      <w:r>
        <w:separator/>
      </w:r>
    </w:p>
  </w:footnote>
  <w:footnote w:type="continuationSeparator" w:id="0">
    <w:p w14:paraId="68897567" w14:textId="77777777" w:rsidR="00DC4313" w:rsidRDefault="00DC4313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D74CF8"/>
    <w:multiLevelType w:val="multilevel"/>
    <w:tmpl w:val="1BD74CF8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8027C59"/>
    <w:multiLevelType w:val="multilevel"/>
    <w:tmpl w:val="28027C59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C6D1A6C"/>
    <w:multiLevelType w:val="multilevel"/>
    <w:tmpl w:val="2C6D1A6C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E0652D7"/>
    <w:multiLevelType w:val="multilevel"/>
    <w:tmpl w:val="2E0652D7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EB510EB"/>
    <w:multiLevelType w:val="multilevel"/>
    <w:tmpl w:val="2EB510EB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9B35751"/>
    <w:multiLevelType w:val="multilevel"/>
    <w:tmpl w:val="39B35751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BD0170"/>
    <w:multiLevelType w:val="multilevel"/>
    <w:tmpl w:val="3BBD0170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D995CE8"/>
    <w:multiLevelType w:val="multilevel"/>
    <w:tmpl w:val="3D995CE8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6EA4272"/>
    <w:multiLevelType w:val="multilevel"/>
    <w:tmpl w:val="46EA4272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B235115"/>
    <w:multiLevelType w:val="multilevel"/>
    <w:tmpl w:val="4B23511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DE933C0"/>
    <w:multiLevelType w:val="multilevel"/>
    <w:tmpl w:val="4DE933C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13A73F0"/>
    <w:multiLevelType w:val="multilevel"/>
    <w:tmpl w:val="513A73F0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5F262C0"/>
    <w:multiLevelType w:val="multilevel"/>
    <w:tmpl w:val="55F262C0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C806B1B"/>
    <w:multiLevelType w:val="multilevel"/>
    <w:tmpl w:val="5C806B1B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E0A7371"/>
    <w:multiLevelType w:val="multilevel"/>
    <w:tmpl w:val="5E0A7371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67644429"/>
    <w:multiLevelType w:val="multilevel"/>
    <w:tmpl w:val="6764442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F1A0D4B"/>
    <w:multiLevelType w:val="multilevel"/>
    <w:tmpl w:val="6F1A0D4B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7CBA3BA9"/>
    <w:multiLevelType w:val="multilevel"/>
    <w:tmpl w:val="7CBA3BA9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5"/>
  </w:num>
  <w:num w:numId="2">
    <w:abstractNumId w:val="10"/>
  </w:num>
  <w:num w:numId="3">
    <w:abstractNumId w:val="9"/>
  </w:num>
  <w:num w:numId="4">
    <w:abstractNumId w:val="13"/>
  </w:num>
  <w:num w:numId="5">
    <w:abstractNumId w:val="3"/>
  </w:num>
  <w:num w:numId="6">
    <w:abstractNumId w:val="0"/>
  </w:num>
  <w:num w:numId="7">
    <w:abstractNumId w:val="11"/>
  </w:num>
  <w:num w:numId="8">
    <w:abstractNumId w:val="4"/>
  </w:num>
  <w:num w:numId="9">
    <w:abstractNumId w:val="5"/>
  </w:num>
  <w:num w:numId="10">
    <w:abstractNumId w:val="8"/>
  </w:num>
  <w:num w:numId="11">
    <w:abstractNumId w:val="12"/>
  </w:num>
  <w:num w:numId="12">
    <w:abstractNumId w:val="7"/>
  </w:num>
  <w:num w:numId="13">
    <w:abstractNumId w:val="1"/>
  </w:num>
  <w:num w:numId="14">
    <w:abstractNumId w:val="2"/>
  </w:num>
  <w:num w:numId="15">
    <w:abstractNumId w:val="14"/>
  </w:num>
  <w:num w:numId="16">
    <w:abstractNumId w:val="16"/>
  </w:num>
  <w:num w:numId="17">
    <w:abstractNumId w:val="6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7F6D"/>
    <w:rsid w:val="00093B26"/>
    <w:rsid w:val="000D045B"/>
    <w:rsid w:val="00214D36"/>
    <w:rsid w:val="0022522B"/>
    <w:rsid w:val="00237F6D"/>
    <w:rsid w:val="00271DD5"/>
    <w:rsid w:val="00314064"/>
    <w:rsid w:val="00322BDC"/>
    <w:rsid w:val="003F58FC"/>
    <w:rsid w:val="004B05A4"/>
    <w:rsid w:val="005C7F1B"/>
    <w:rsid w:val="00660F07"/>
    <w:rsid w:val="008A0109"/>
    <w:rsid w:val="008A47F4"/>
    <w:rsid w:val="008D4ADA"/>
    <w:rsid w:val="009D2F3C"/>
    <w:rsid w:val="00A67FB8"/>
    <w:rsid w:val="00AF6183"/>
    <w:rsid w:val="00B03217"/>
    <w:rsid w:val="00B2377C"/>
    <w:rsid w:val="00DC4313"/>
    <w:rsid w:val="00E3139E"/>
    <w:rsid w:val="00F52549"/>
    <w:rsid w:val="00FD3774"/>
    <w:rsid w:val="403424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A29F353"/>
  <w15:docId w15:val="{18A9CE23-E96F-4EE2-8210-BE4F4833CB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iPriority="0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60" w:line="259" w:lineRule="auto"/>
    </w:pPr>
    <w:rPr>
      <w:rFonts w:asciiTheme="minorHAnsi" w:eastAsiaTheme="minorHAnsi" w:hAnsiTheme="minorHAnsi" w:cstheme="minorBidi"/>
      <w:kern w:val="2"/>
      <w:sz w:val="22"/>
      <w:szCs w:val="2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paragraph" w:styleId="NormalWeb">
    <w:name w:val="Normal (Web)"/>
    <w:qFormat/>
    <w:pPr>
      <w:spacing w:beforeAutospacing="1" w:afterAutospacing="1"/>
    </w:pPr>
    <w:rPr>
      <w:sz w:val="24"/>
      <w:szCs w:val="24"/>
      <w:lang w:eastAsia="zh-CN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table" w:styleId="TableGrid">
    <w:name w:val="Table Grid"/>
    <w:basedOn w:val="TableNormal"/>
    <w:uiPriority w:val="39"/>
    <w:rPr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semiHidden/>
    <w:unhideWhenUsed/>
    <w:rsid w:val="00F52549"/>
  </w:style>
  <w:style w:type="paragraph" w:customStyle="1" w:styleId="Default">
    <w:name w:val="Default"/>
    <w:qFormat/>
    <w:rsid w:val="000D045B"/>
    <w:pPr>
      <w:autoSpaceDE w:val="0"/>
      <w:autoSpaceDN w:val="0"/>
      <w:adjustRightInd w:val="0"/>
    </w:pPr>
    <w:rPr>
      <w:rFonts w:ascii="VNI-Times" w:eastAsiaTheme="minorHAnsi" w:hAnsi="VNI-Times" w:cs="VNI-Times"/>
      <w:color w:val="000000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artifacts.elastic.co/downloads/elasticsearch/elasticsearch-5.3.0.tar.gz" TargetMode="External"/><Relationship Id="rId21" Type="http://schemas.openxmlformats.org/officeDocument/2006/relationships/image" Target="media/image14.png"/><Relationship Id="rId42" Type="http://schemas.openxmlformats.org/officeDocument/2006/relationships/image" Target="media/image30.png"/><Relationship Id="rId47" Type="http://schemas.openxmlformats.org/officeDocument/2006/relationships/image" Target="media/image35.png"/><Relationship Id="rId63" Type="http://schemas.openxmlformats.org/officeDocument/2006/relationships/image" Target="media/image51.png"/><Relationship Id="rId68" Type="http://schemas.openxmlformats.org/officeDocument/2006/relationships/image" Target="media/image56.png"/><Relationship Id="rId16" Type="http://schemas.openxmlformats.org/officeDocument/2006/relationships/image" Target="media/image9.jpeg"/><Relationship Id="rId11" Type="http://schemas.openxmlformats.org/officeDocument/2006/relationships/image" Target="media/image4.png"/><Relationship Id="rId24" Type="http://schemas.openxmlformats.org/officeDocument/2006/relationships/hyperlink" Target="https://www.netflix.com/vn/" TargetMode="External"/><Relationship Id="rId32" Type="http://schemas.openxmlformats.org/officeDocument/2006/relationships/image" Target="media/image23.png"/><Relationship Id="rId37" Type="http://schemas.openxmlformats.org/officeDocument/2006/relationships/image" Target="media/image26.png"/><Relationship Id="rId40" Type="http://schemas.openxmlformats.org/officeDocument/2006/relationships/image" Target="media/image28.png"/><Relationship Id="rId45" Type="http://schemas.openxmlformats.org/officeDocument/2006/relationships/image" Target="media/image33.png"/><Relationship Id="rId53" Type="http://schemas.openxmlformats.org/officeDocument/2006/relationships/image" Target="media/image41.png"/><Relationship Id="rId58" Type="http://schemas.openxmlformats.org/officeDocument/2006/relationships/image" Target="media/image46.png"/><Relationship Id="rId66" Type="http://schemas.openxmlformats.org/officeDocument/2006/relationships/image" Target="media/image54.png"/><Relationship Id="rId74" Type="http://schemas.openxmlformats.org/officeDocument/2006/relationships/image" Target="media/image62.png"/><Relationship Id="rId5" Type="http://schemas.openxmlformats.org/officeDocument/2006/relationships/webSettings" Target="webSettings.xml"/><Relationship Id="rId61" Type="http://schemas.openxmlformats.org/officeDocument/2006/relationships/image" Target="media/image49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hyperlink" Target="https://archive.apache.org/dist/spark/spark-2.2.0/spark-2.2.0-bin-hadoop2.7.tgz" TargetMode="External"/><Relationship Id="rId43" Type="http://schemas.openxmlformats.org/officeDocument/2006/relationships/image" Target="media/image31.png"/><Relationship Id="rId48" Type="http://schemas.openxmlformats.org/officeDocument/2006/relationships/image" Target="media/image36.png"/><Relationship Id="rId56" Type="http://schemas.openxmlformats.org/officeDocument/2006/relationships/image" Target="media/image44.png"/><Relationship Id="rId64" Type="http://schemas.openxmlformats.org/officeDocument/2006/relationships/image" Target="media/image52.png"/><Relationship Id="rId69" Type="http://schemas.openxmlformats.org/officeDocument/2006/relationships/image" Target="media/image57.png"/><Relationship Id="rId77" Type="http://schemas.openxmlformats.org/officeDocument/2006/relationships/theme" Target="theme/theme1.xml"/><Relationship Id="rId8" Type="http://schemas.openxmlformats.org/officeDocument/2006/relationships/image" Target="media/image1.png"/><Relationship Id="rId51" Type="http://schemas.openxmlformats.org/officeDocument/2006/relationships/image" Target="media/image39.png"/><Relationship Id="rId72" Type="http://schemas.openxmlformats.org/officeDocument/2006/relationships/image" Target="media/image60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7.png"/><Relationship Id="rId33" Type="http://schemas.openxmlformats.org/officeDocument/2006/relationships/hyperlink" Target="https://download.elastic.co/hadoop/elasticsearch-hadoop-5.3.0.zip" TargetMode="External"/><Relationship Id="rId38" Type="http://schemas.openxmlformats.org/officeDocument/2006/relationships/hyperlink" Target="http://files.grouplens.org/datasets/movielens/ml-latest-small.zip" TargetMode="External"/><Relationship Id="rId46" Type="http://schemas.openxmlformats.org/officeDocument/2006/relationships/image" Target="media/image34.png"/><Relationship Id="rId59" Type="http://schemas.openxmlformats.org/officeDocument/2006/relationships/image" Target="media/image47.png"/><Relationship Id="rId67" Type="http://schemas.openxmlformats.org/officeDocument/2006/relationships/image" Target="media/image55.png"/><Relationship Id="rId20" Type="http://schemas.openxmlformats.org/officeDocument/2006/relationships/image" Target="media/image13.png"/><Relationship Id="rId41" Type="http://schemas.openxmlformats.org/officeDocument/2006/relationships/image" Target="media/image29.png"/><Relationship Id="rId54" Type="http://schemas.openxmlformats.org/officeDocument/2006/relationships/image" Target="media/image42.png"/><Relationship Id="rId62" Type="http://schemas.openxmlformats.org/officeDocument/2006/relationships/image" Target="media/image50.png"/><Relationship Id="rId70" Type="http://schemas.openxmlformats.org/officeDocument/2006/relationships/image" Target="media/image58.png"/><Relationship Id="rId75" Type="http://schemas.openxmlformats.org/officeDocument/2006/relationships/image" Target="media/image6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19.png"/><Relationship Id="rId36" Type="http://schemas.openxmlformats.org/officeDocument/2006/relationships/image" Target="media/image25.png"/><Relationship Id="rId49" Type="http://schemas.openxmlformats.org/officeDocument/2006/relationships/image" Target="media/image37.png"/><Relationship Id="rId57" Type="http://schemas.openxmlformats.org/officeDocument/2006/relationships/image" Target="media/image45.png"/><Relationship Id="rId10" Type="http://schemas.openxmlformats.org/officeDocument/2006/relationships/image" Target="media/image3.png"/><Relationship Id="rId31" Type="http://schemas.openxmlformats.org/officeDocument/2006/relationships/image" Target="media/image22.png"/><Relationship Id="rId44" Type="http://schemas.openxmlformats.org/officeDocument/2006/relationships/image" Target="media/image32.png"/><Relationship Id="rId52" Type="http://schemas.openxmlformats.org/officeDocument/2006/relationships/image" Target="media/image40.png"/><Relationship Id="rId60" Type="http://schemas.openxmlformats.org/officeDocument/2006/relationships/image" Target="media/image48.png"/><Relationship Id="rId65" Type="http://schemas.openxmlformats.org/officeDocument/2006/relationships/image" Target="media/image53.png"/><Relationship Id="rId73" Type="http://schemas.openxmlformats.org/officeDocument/2006/relationships/image" Target="media/image6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27.png"/><Relationship Id="rId34" Type="http://schemas.openxmlformats.org/officeDocument/2006/relationships/image" Target="media/image24.png"/><Relationship Id="rId50" Type="http://schemas.openxmlformats.org/officeDocument/2006/relationships/image" Target="media/image38.png"/><Relationship Id="rId55" Type="http://schemas.openxmlformats.org/officeDocument/2006/relationships/image" Target="media/image43.png"/><Relationship Id="rId76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59.png"/><Relationship Id="rId2" Type="http://schemas.openxmlformats.org/officeDocument/2006/relationships/numbering" Target="numbering.xml"/><Relationship Id="rId29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A5D359-F38C-42AC-B42D-35F855FD9C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1</Pages>
  <Words>9467</Words>
  <Characters>53965</Characters>
  <Application>Microsoft Office Word</Application>
  <DocSecurity>0</DocSecurity>
  <Lines>449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iếu Lô Minh</dc:creator>
  <cp:lastModifiedBy>Hiếu Lô Minh</cp:lastModifiedBy>
  <cp:revision>2</cp:revision>
  <dcterms:created xsi:type="dcterms:W3CDTF">2023-11-05T16:15:00Z</dcterms:created>
  <dcterms:modified xsi:type="dcterms:W3CDTF">2023-11-05T1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3279</vt:lpwstr>
  </property>
  <property fmtid="{D5CDD505-2E9C-101B-9397-08002B2CF9AE}" pid="3" name="ICV">
    <vt:lpwstr>8A599906323040E6BD9983430A27FE8B_12</vt:lpwstr>
  </property>
</Properties>
</file>